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72219B" w:rsidRDefault="0072219B">
                                    <w:pPr>
                                      <w:pStyle w:val="NoSpacing"/>
                                      <w:jc w:val="right"/>
                                      <w:rPr>
                                        <w:color w:val="595959" w:themeColor="text1" w:themeTint="A6"/>
                                        <w:sz w:val="28"/>
                                        <w:szCs w:val="28"/>
                                      </w:rPr>
                                    </w:pPr>
                                    <w:r>
                                      <w:rPr>
                                        <w:color w:val="595959" w:themeColor="text1" w:themeTint="A6"/>
                                        <w:sz w:val="28"/>
                                        <w:szCs w:val="28"/>
                                      </w:rPr>
                                      <w:t>Don E Merson</w:t>
                                    </w:r>
                                  </w:p>
                                </w:sdtContent>
                              </w:sdt>
                              <w:p w:rsidR="0072219B" w:rsidRDefault="0072219B">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72219B" w:rsidRDefault="0072219B">
                              <w:pPr>
                                <w:pStyle w:val="NoSpacing"/>
                                <w:jc w:val="right"/>
                                <w:rPr>
                                  <w:color w:val="595959" w:themeColor="text1" w:themeTint="A6"/>
                                  <w:sz w:val="28"/>
                                  <w:szCs w:val="28"/>
                                </w:rPr>
                              </w:pPr>
                              <w:r>
                                <w:rPr>
                                  <w:color w:val="595959" w:themeColor="text1" w:themeTint="A6"/>
                                  <w:sz w:val="28"/>
                                  <w:szCs w:val="28"/>
                                </w:rPr>
                                <w:t>Don E Merson</w:t>
                              </w:r>
                            </w:p>
                          </w:sdtContent>
                        </w:sdt>
                        <w:p w:rsidR="0072219B" w:rsidRDefault="0072219B">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2219B" w:rsidRDefault="0072219B">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rsidR="0072219B" w:rsidRDefault="0072219B">
                                    <w:pPr>
                                      <w:pStyle w:val="NoSpacing"/>
                                      <w:jc w:val="right"/>
                                      <w:rPr>
                                        <w:color w:val="595959" w:themeColor="text1" w:themeTint="A6"/>
                                        <w:sz w:val="20"/>
                                        <w:szCs w:val="20"/>
                                      </w:rPr>
                                    </w:pPr>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72219B" w:rsidRDefault="0072219B">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rsidR="0072219B" w:rsidRDefault="0072219B">
                              <w:pPr>
                                <w:pStyle w:val="NoSpacing"/>
                                <w:jc w:val="right"/>
                                <w:rPr>
                                  <w:color w:val="595959" w:themeColor="text1" w:themeTint="A6"/>
                                  <w:sz w:val="20"/>
                                  <w:szCs w:val="20"/>
                                </w:rPr>
                              </w:pPr>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2219B" w:rsidRDefault="0072219B">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72219B" w:rsidRDefault="0072219B">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72219B" w:rsidRDefault="0072219B">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72219B" w:rsidRDefault="0072219B">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r w:rsidR="00AC2ECD">
        <w:t xml:space="preserve"> Thus, these results don’t get optimize for perceived fairness to the quality of the students. </w:t>
      </w:r>
    </w:p>
    <w:p w:rsidR="00802CC9"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These algorithms are based on common practices for awarding committees such as merit based, split based, minimum awards, and maximum total awarding for students. I implement these seven algorithms in a MS-SQL Database with a normalized version based on the work of Codd</w:t>
      </w:r>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denormalized version which would allow other external scholarships easy input into the working of the algorithms. Once these seven algorithms are run,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can be run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to be easily expanded and commercialized in the future. </w:t>
      </w:r>
    </w:p>
    <w:p w:rsidR="007C211E" w:rsidRDefault="007C211E" w:rsidP="00503091"/>
    <w:p w:rsidR="00503091" w:rsidRDefault="00503091" w:rsidP="00503091">
      <w:pPr>
        <w:pStyle w:val="Heading1"/>
      </w:pPr>
      <w:r>
        <w:t>Related Work</w:t>
      </w:r>
    </w:p>
    <w:p w:rsidR="004C414C" w:rsidRPr="004C414C" w:rsidRDefault="004C414C" w:rsidP="004C414C">
      <w:r w:rsidRPr="004C414C">
        <w:rPr>
          <w:noProof/>
          <w:highlight w:val="yellow"/>
        </w:rPr>
        <w:t>briefly describe matching algoirthms used in this work. How are they similar or different from yours?</w:t>
      </w:r>
    </w:p>
    <w:p w:rsidR="00AA1C9B" w:rsidRDefault="004D1283" w:rsidP="00503091">
      <w:r>
        <w:t xml:space="preserve">Matching and optimization algorithms have </w:t>
      </w:r>
      <w:r w:rsidR="00262674">
        <w:t>been used as a subject of research often.</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the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r>
        <w:lastRenderedPageBreak/>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r w:rsidR="00336ED4">
        <w:t xml:space="preserve"> </w:t>
      </w:r>
      <w:r w:rsidR="00DF6D46">
        <w:t xml:space="preserve">The original paper by Gale and Shapley looked into college admissions and showed the algorithm would be a stable solution </w:t>
      </w:r>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Gale, D and Shapley 1960)</w:t>
      </w:r>
      <w:r w:rsidR="00DF6D46">
        <w:fldChar w:fldCharType="end"/>
      </w:r>
      <w:r w:rsidR="00DF6D46">
        <w:t>.</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Teo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Belloni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Rachmawati’s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r w:rsidR="00E01960">
        <w:t xml:space="preserve">Rachmawati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 and one that I solved with Scholarship Universe at the University of Arizona</w:t>
      </w:r>
      <w:r w:rsidR="00E01960">
        <w:t xml:space="preserve">. </w:t>
      </w:r>
      <w:r w:rsidR="003A3DD8">
        <w:t>Rachmawati’s work is interesting but only takes into consideration the matching of a particular scholarship from a particular donor and matching this to the pool of students.</w:t>
      </w:r>
      <w:r w:rsidR="009B0001">
        <w:t xml:space="preserve"> It doesn’t look at the fairness of the final result. </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lastRenderedPageBreak/>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and A2 would be the second highest ranked student</w:t>
      </w:r>
      <w:r>
        <w:t>.</w:t>
      </w:r>
      <w:r w:rsidR="00DD3E17">
        <w:t xml:space="preserve"> Student rankings are decided by the committee</w:t>
      </w:r>
      <w:r w:rsidR="009B0001">
        <w:t xml:space="preserve"> and not part of the matching algorithm</w:t>
      </w:r>
      <w:r w:rsidR="00DD3E17">
        <w:t xml:space="preserve">. </w:t>
      </w:r>
      <w:r w:rsidR="009B0001">
        <w:t xml:space="preserve">The committee may use any means to rank them including academic merit, financial need, or brilliance of an essay. </w:t>
      </w:r>
      <w:r w:rsidR="00DD3E17">
        <w:t xml:space="preserve">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1</w:t>
      </w:r>
      <w:r w:rsidR="001B1BA9">
        <w:rPr>
          <w:noProof/>
        </w:rPr>
        <w:fldChar w:fldCharType="end"/>
      </w:r>
      <w:r>
        <w:t>Scholarships and Applicants</w:t>
      </w:r>
    </w:p>
    <w:p w:rsidR="00C64A88" w:rsidRDefault="00C64A88" w:rsidP="00C64A88">
      <w:r>
        <w:t>An edge(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2</w:t>
      </w:r>
      <w:r w:rsidR="001B1BA9">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4</w:t>
      </w:r>
      <w:r w:rsidR="001B1BA9">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w:t>
      </w:r>
      <w:r w:rsidR="009B0001">
        <w:t>Or as figure 4 demostrates it is possible that only one highly ranked student could be awarded all of the scholarship awards. The seven</w:t>
      </w:r>
      <w:r w:rsidR="004D1283">
        <w:t xml:space="preserve"> algorithms </w:t>
      </w:r>
      <w:r w:rsidR="009B0001">
        <w:t xml:space="preserve">algorithms that are explored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student,etc. (See Set 1 in the figure below)</w:t>
      </w:r>
    </w:p>
    <w:p w:rsidR="00F64E63" w:rsidRDefault="00F64E63" w:rsidP="00F64E63">
      <w:r>
        <w:t xml:space="preserve"> The next rational assumption , RA2, would be that students with rankings next to each other </w:t>
      </w:r>
      <w:r w:rsidR="009B0001">
        <w:t>could</w:t>
      </w:r>
      <w:r>
        <w:t xml:space="preserve">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5</w:t>
      </w:r>
      <w:r w:rsidR="001B1BA9">
        <w:rPr>
          <w:noProof/>
        </w:rPr>
        <w:fldChar w:fldCharType="end"/>
      </w:r>
      <w:r>
        <w:t xml:space="preserve"> Examples of Rational Assumptions</w:t>
      </w:r>
    </w:p>
    <w:p w:rsidR="00F64E63"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9B0001" w:rsidRPr="007C211E" w:rsidRDefault="009B0001" w:rsidP="00F64E63">
      <w:r>
        <w:t xml:space="preserve">The end analysis will also include other fairness measures such number of unique students who have been awarded which will consider more fair the higher the number. We will also track the minimum and maximum final awards for the set </w:t>
      </w:r>
      <w:r w:rsidR="006C629A">
        <w:t xml:space="preserve">as gauge for the distribution of the awards.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lastRenderedPageBreak/>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p>
    <w:p w:rsidR="002065F7" w:rsidRDefault="002065F7" w:rsidP="00165B21">
      <w:pPr>
        <w:pStyle w:val="Heading2"/>
      </w:pPr>
      <w:r>
        <w:t>1.Merit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r>
        <w:t>2.Merit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r>
        <w:t>3.</w:t>
      </w:r>
      <w:r w:rsidRPr="00857A2A">
        <w:t>Merit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r>
        <w:t>4.Maximum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r>
        <w:t>5.Split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is left over) S2 is $750 divided by 2 for $375 each. S3 is $500 divided by 4 applicants for $125 each.  </w:t>
      </w:r>
      <w:r w:rsidR="00E26798">
        <w:t xml:space="preserve">When these are all added </w:t>
      </w:r>
      <w:r w:rsidR="00B30628">
        <w:t>up,</w:t>
      </w:r>
      <w:r w:rsidR="00E26798">
        <w:t xml:space="preserve"> the results are only for RA3.</w:t>
      </w:r>
    </w:p>
    <w:p w:rsidR="002065F7" w:rsidRDefault="002065F7" w:rsidP="00165B21">
      <w:pPr>
        <w:pStyle w:val="Heading2"/>
      </w:pPr>
      <w:r>
        <w:t>6.Split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r>
        <w:t>7.</w:t>
      </w:r>
      <w:r w:rsidRPr="00895B1C">
        <w:t>Split with all qualified applicants with minimum amount given</w:t>
      </w:r>
    </w:p>
    <w:p w:rsidR="002065F7" w:rsidRPr="003C3176" w:rsidRDefault="002065F7" w:rsidP="002065F7">
      <w:r>
        <w:t xml:space="preserve">In this method, the scholarship amount is split among all qualified candidates as long as the split exceed a minimum base award amount. For example, assuming a $250 minimum,  a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denormalized model to allow easy import of data from a CSV import. </w:t>
      </w:r>
    </w:p>
    <w:p w:rsidR="002065F7" w:rsidRDefault="002065F7" w:rsidP="002065F7">
      <w:pPr>
        <w:pStyle w:val="Heading2"/>
      </w:pPr>
      <w:r>
        <w:t>Normalized</w:t>
      </w:r>
    </w:p>
    <w:p w:rsidR="00BF1A61" w:rsidRPr="00BF1A61" w:rsidRDefault="00BF1A61" w:rsidP="00BF1A61">
      <w:r>
        <w:t>Awarding Groups is where a committee name and ID is stored.  Every Awarding Group can multiple ApplicantRankings and ScholarshipApplicants.  An ApplicantRanking points to an AwardingGroup and Applicant with a ranking from the committee with a surrogate key that points to this particular instance. Applicants is just a personal information of first and last name with ID. The ScholarshipApplicants table points to a AwardingGroup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ScholarshipApplicants. The ScholarshipAwards table stores the algorithm and the parameters that were used for the resulting row. </w:t>
      </w:r>
      <w:r w:rsidR="00E639B8">
        <w:t xml:space="preserve"> It also stores the resultant award. It should noted that the algorithm can change the final award amount and one cannot just link this value from the Scholarship table through the ScholarshipApplicants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ScholarshipAwardAnalysises table. This table stores the algorithm and all the parameters, a link to the ScholarshipApplicants,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r>
        <w:t>Denormalized</w:t>
      </w:r>
    </w:p>
    <w:p w:rsidR="002F36A8" w:rsidRDefault="002F36A8" w:rsidP="002F36A8">
      <w:r>
        <w:t xml:space="preserve">Since it would be difficult for an outside system to important a normalized model due to the many surrogate keys that would need to be linked, I created a denormalized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After this the data for Scholarship and Applicant can be a generic text fields. The ScholarshipAward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DenormalizedEntries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B23F69" w:rsidRDefault="00B23F69" w:rsidP="00B23F69">
      <w:r>
        <w:t>To compare these algorithms, I took data from the latest award year of the University of Arizona’s Scholarship Universe (SU) for the various awarding committees and compared them to the results from the algorithms. The SU data did not have a ranking of the students in the full awarding committee but I was able to determine the number of applicants, number of awards, maximum award and minimum award for the various groups.</w:t>
      </w:r>
    </w:p>
    <w:p w:rsidR="00B23F69" w:rsidRDefault="00B23F69" w:rsidP="00B23F69">
      <w:r>
        <w:t xml:space="preserve">To use the seven algorithms I was required to create a method to rank each applicant in the awarding group. To do this I used an average of the GPA/ 4 and Required Contribution ranked on their FAFSA/ Total Tuition. Any ties I just used the student ID to create a unique ranked set for each awarding group. This is an exact ranking but is close enough to give a fair assessment though in real life the awarding committees would have to rank more abstract items such as biographies, resumes, and essays to derive the final ranking. </w:t>
      </w:r>
    </w:p>
    <w:p w:rsidR="00B23F69" w:rsidRDefault="00B23F69" w:rsidP="00B23F69">
      <w:r>
        <w:t xml:space="preserve">To maintain privacy for all parties involved each student, scholarship, and awarding committee are given an arbitrary number as an ID. This will prevent any possibility to derive the identity of any student or committee which allows me to share this data in my public data repository. The SQL for these queries is also included in the repository. </w:t>
      </w:r>
    </w:p>
    <w:p w:rsidR="00B23F69" w:rsidRDefault="00B23F69" w:rsidP="00B23F69">
      <w:r>
        <w:lastRenderedPageBreak/>
        <w:t>Once these rankings are created, I need to determine which values should be tested with the various awarding groups. I determined that two times the maximum award for the highest paying scholarship will be the maximum award parameter. For the minimum amount I took one half of the minimum of any scholarship. For the maximum applicants parameter I took the maximum number of applicants awarding for any scholarship within the awarding group or 2 whichever is greater. With these values set I did an analysis of every awarding group and compared it to the actual awards for the group.</w:t>
      </w:r>
    </w:p>
    <w:p w:rsidR="00B23F69" w:rsidRDefault="00B23F69" w:rsidP="00B23F69">
      <w:r>
        <w:t xml:space="preserve">I expected to see certain patterns within the data to appear. I will rank as more any results with the following sort order: RA1 true, RA2 true, RA3 true, number of unique applicants, number of awards, maximum amount to applicant, and minimum amount to applicant. So for example, an result with RA1 as true with 10 unique applicants is more fair than a result with RA1 with only 8 unique applicants. </w:t>
      </w:r>
    </w:p>
    <w:p w:rsidR="00C94AD7" w:rsidRDefault="00C94AD7" w:rsidP="00B23F69">
      <w:pPr>
        <w:pStyle w:val="Heading2"/>
      </w:pPr>
      <w:r>
        <w:t>Design of Program</w:t>
      </w:r>
    </w:p>
    <w:p w:rsidR="00C94AD7" w:rsidRDefault="00C94AD7" w:rsidP="00C94AD7">
      <w:r>
        <w:t xml:space="preserve">The implantation of the seven algorithms within normalized and denormalized data models within a SQL model allows for the most flexible method going forward. Since most languages has some version of ODBC or a native MS-SQL Client, a framework can built that leverages the work already done within this repository. I have included worksheets within the repository for R and Python that connect to a SQL Server as demonstration of this fact. The database is using a modular design to allow for reuse and further development. All functionality from entering to anlaysing the data are possible with strored procedure to manipulate data. Since there are separate denormalized and deonormalized table, there are separate stored procedures for similar functions such as CreateAnalysis and CreateDenormalized Analysis.  </w:t>
      </w:r>
    </w:p>
    <w:p w:rsidR="00C94AD7" w:rsidRDefault="00C94AD7" w:rsidP="00C94AD7">
      <w:r>
        <w:t xml:space="preserve">All the algorithms are designed as standalone modules which are called by stored procedure that calls each algorithm in turn. The design allows new algorithms to be added with the architecture of RunAllAlgorithms and RunAllDenormalizedAlgorithms. Any additional algorithms just need to be added to the database and be called by one or both of the “Runall” stored procedures.  The design of all the top level stored procedures such as RunAllAlgorithms, CreateAnalysis, GetAnalysis, GetScholarshipAwards, and RunAllAlgorithms are designed to be run and if the data is in the denormalized tables, the procedure will call the related denormalized stored procedure eliminating the chance the user will call the wrong stored procedure. </w:t>
      </w:r>
    </w:p>
    <w:p w:rsidR="00C94AD7" w:rsidRDefault="00C94AD7" w:rsidP="00C94AD7">
      <w:r>
        <w:t xml:space="preserve">The whole process can be run easily from the stored procedure GetAnalysis which has a parameter that allows one to run the analysis first or just pull the analysis. You just input the awarding group id and the regular input parameters and the stored procedure will determine whether to use the denormalized or normalized table by reading the awarding group id. </w:t>
      </w:r>
    </w:p>
    <w:p w:rsidR="00C94AD7" w:rsidRPr="00C94AD7" w:rsidRDefault="00C94AD7" w:rsidP="00C94AD7">
      <w:r>
        <w:t>After determining which algorithm is the preferable algorithm, there are stored procedures that allow you to pull the results for that algorithm with the same parameters called GetScholarshipAwards and GetDenormalizedScholarshipAwards respectively.</w:t>
      </w:r>
    </w:p>
    <w:p w:rsidR="00B23F69" w:rsidRDefault="00B23F69" w:rsidP="00B23F69">
      <w:pPr>
        <w:pStyle w:val="Heading2"/>
      </w:pPr>
      <w:r>
        <w:t>Hypothesis 1</w:t>
      </w:r>
      <w:r w:rsidR="00A414CE">
        <w:t xml:space="preserve"> (H1)</w:t>
      </w:r>
    </w:p>
    <w:p w:rsidR="00B23F69" w:rsidRDefault="00B23F69" w:rsidP="00B23F69">
      <w:r>
        <w:t>I would expect that different awarding committees will have different algorithms be ranked as the most fair. If only a certain algorithm comes up in all the committees then it would be realized that this one algorithm is the most equitable algorithm</w:t>
      </w:r>
      <w:r w:rsidR="00BF4E6F">
        <w:t xml:space="preserve"> which would provide proof that the seven algorithms are not needed to access a fair distribution</w:t>
      </w:r>
      <w:r>
        <w:t xml:space="preserve">. </w:t>
      </w:r>
    </w:p>
    <w:p w:rsidR="00B23F69" w:rsidRDefault="00B23F69" w:rsidP="00B23F69">
      <w:pPr>
        <w:pStyle w:val="Heading2"/>
      </w:pPr>
      <w:r>
        <w:lastRenderedPageBreak/>
        <w:t>Hypothesis 2</w:t>
      </w:r>
      <w:r w:rsidR="00A414CE">
        <w:t xml:space="preserve"> (H2)</w:t>
      </w:r>
    </w:p>
    <w:p w:rsidR="00B23F69" w:rsidRPr="00B404D1" w:rsidRDefault="00B23F69" w:rsidP="00B23F69">
      <w:r>
        <w:t>I would expect that all of the algorithms</w:t>
      </w:r>
      <w:r w:rsidR="004A6327">
        <w:t>,</w:t>
      </w:r>
      <w:r>
        <w:t xml:space="preserve"> except the possibility of the algorithm </w:t>
      </w:r>
      <w:r w:rsidR="00BF4E6F">
        <w:t>1</w:t>
      </w:r>
      <w:r w:rsidR="004A6327">
        <w:t>,</w:t>
      </w:r>
      <w:r w:rsidR="00BF4E6F">
        <w:t xml:space="preserve"> will</w:t>
      </w:r>
      <w:r>
        <w:t xml:space="preserve"> have more unique applicants than the original awarding group data. </w:t>
      </w:r>
    </w:p>
    <w:p w:rsidR="007C211E" w:rsidRDefault="007C211E" w:rsidP="007C211E"/>
    <w:p w:rsidR="00503091" w:rsidRDefault="00503091" w:rsidP="00503091">
      <w:pPr>
        <w:pStyle w:val="Heading1"/>
      </w:pPr>
      <w:r>
        <w:t>Results</w:t>
      </w:r>
    </w:p>
    <w:p w:rsidR="004C414C" w:rsidRPr="004C414C" w:rsidRDefault="004C414C" w:rsidP="004C414C">
      <w:pPr>
        <w:pStyle w:val="CommentText"/>
        <w:rPr>
          <w:noProof/>
          <w:highlight w:val="yellow"/>
        </w:rPr>
      </w:pPr>
      <w:r w:rsidRPr="004C414C">
        <w:rPr>
          <w:noProof/>
          <w:highlight w:val="yellow"/>
        </w:rPr>
        <w:t>Results are a set of implemented algoirthms.  It would be better to run an experiment using existing data to compare the differences (fairness) in the outcome of the algorithms.</w:t>
      </w:r>
    </w:p>
    <w:p w:rsidR="004C414C" w:rsidRPr="004C414C" w:rsidRDefault="004C414C" w:rsidP="004C414C">
      <w:r w:rsidRPr="004C414C">
        <w:rPr>
          <w:noProof/>
          <w:highlight w:val="yellow"/>
        </w:rPr>
        <w:t>I feel the research has not started yet -- you have prepared research instruments -- the algorithms. In practice, which algorithms work better and why? If you already know which algorithms work the best, then why develop 7 algorithms</w:t>
      </w:r>
    </w:p>
    <w:p w:rsidR="00B404D1" w:rsidRDefault="004768E1" w:rsidP="00541C18">
      <w:r>
        <w:t xml:space="preserve">To determine whether this set of algorithms would work in real life situations I pulled data from Scholarship Universe, a full featured scholarship application at the University of Arizona. I picked a year and pulled data on awarding groups. Awarding Groups in this case could be colleges, foundations, donor organizations, or campus groups. There were 21 different awarding groups with applications in SU in that year. I anonymized their names by using the ROW_NUMBER() function on a surrogate ID key for the awarding groups. This allows me to include the data in the repository for public consumption. </w:t>
      </w:r>
    </w:p>
    <w:p w:rsidR="0072219B" w:rsidRDefault="0072219B" w:rsidP="00541C18">
      <w:r>
        <w:t>There were 21 groups that had at least scholarship applicant. However, only 13 of these groups actually used the awarding feature and thus had no information on awarding for that award group.  The number of total applications ranged from 31 to 46,785. The number of distinct applicants ranged from 31 to 3437. The distinct people awarded within an awarding group ranged from 1 to 663.</w:t>
      </w:r>
      <w:r w:rsidR="0004535C">
        <w:t xml:space="preserve"> The max award per person was in a range of 1000 to 12548 while the minimum ranged from 100 to 2750. </w:t>
      </w:r>
    </w:p>
    <w:p w:rsidR="0004535C" w:rsidRPr="00541C18" w:rsidRDefault="0004535C" w:rsidP="00541C18">
      <w:r>
        <w:t xml:space="preserve">However to pull this data into the database, there needed to be ranking set for each of these awarding groups. I used a average of GPA/4 + Federal Financial Need/Federal Cost of Attendance. When data was not available for each side, I treated blanks as .5. However, even with these measures there were reasons that all of the data could not be important. Once reason certain data was not imported was because a total amount for the scholarship was not entered into the system and my query removed these scholarship. Also, some applicants did not have data for each of these features (not 0) and were removed from the applicant set. Each awarding group had a lower number of rankable students who were pulled into a spreadsheet to allow an import into the database. </w:t>
      </w:r>
    </w:p>
    <w:tbl>
      <w:tblPr>
        <w:tblStyle w:val="TableGrid"/>
        <w:tblW w:w="0" w:type="auto"/>
        <w:tblLook w:val="04A0" w:firstRow="1" w:lastRow="0" w:firstColumn="1" w:lastColumn="0" w:noHBand="0" w:noVBand="1"/>
      </w:tblPr>
      <w:tblGrid>
        <w:gridCol w:w="1729"/>
        <w:gridCol w:w="1337"/>
        <w:gridCol w:w="1246"/>
        <w:gridCol w:w="975"/>
        <w:gridCol w:w="1278"/>
        <w:gridCol w:w="941"/>
        <w:gridCol w:w="980"/>
        <w:gridCol w:w="864"/>
      </w:tblGrid>
      <w:tr w:rsidR="0072219B" w:rsidRPr="0072219B" w:rsidTr="00FA70FE">
        <w:trPr>
          <w:trHeight w:val="300"/>
        </w:trPr>
        <w:tc>
          <w:tcPr>
            <w:tcW w:w="1729" w:type="dxa"/>
            <w:noWrap/>
            <w:hideMark/>
          </w:tcPr>
          <w:p w:rsidR="0072219B" w:rsidRPr="0072219B" w:rsidRDefault="0072219B">
            <w:r w:rsidRPr="0072219B">
              <w:t>Awarding</w:t>
            </w:r>
            <w:r>
              <w:t xml:space="preserve"> </w:t>
            </w:r>
            <w:r w:rsidRPr="0072219B">
              <w:t>Group</w:t>
            </w:r>
            <w:r>
              <w:t xml:space="preserve"> </w:t>
            </w:r>
            <w:r w:rsidRPr="0072219B">
              <w:t>Id</w:t>
            </w:r>
          </w:p>
        </w:tc>
        <w:tc>
          <w:tcPr>
            <w:tcW w:w="1337" w:type="dxa"/>
            <w:noWrap/>
            <w:hideMark/>
          </w:tcPr>
          <w:p w:rsidR="0072219B" w:rsidRPr="0072219B" w:rsidRDefault="0072219B" w:rsidP="0004535C">
            <w:r w:rsidRPr="0072219B">
              <w:t>Total</w:t>
            </w:r>
            <w:r>
              <w:t xml:space="preserve"> </w:t>
            </w:r>
            <w:r w:rsidRPr="0072219B">
              <w:t>Applications</w:t>
            </w:r>
            <w:r>
              <w:t xml:space="preserve"> </w:t>
            </w:r>
          </w:p>
        </w:tc>
        <w:tc>
          <w:tcPr>
            <w:tcW w:w="1246" w:type="dxa"/>
            <w:noWrap/>
            <w:hideMark/>
          </w:tcPr>
          <w:p w:rsidR="0072219B" w:rsidRPr="0072219B" w:rsidRDefault="0072219B">
            <w:r w:rsidRPr="0072219B">
              <w:t>Distinct</w:t>
            </w:r>
            <w:r>
              <w:t xml:space="preserve"> </w:t>
            </w:r>
            <w:r w:rsidRPr="0072219B">
              <w:t>Applicants</w:t>
            </w:r>
            <w:r>
              <w:t xml:space="preserve"> </w:t>
            </w:r>
            <w:r w:rsidRPr="0072219B">
              <w:t>For</w:t>
            </w:r>
            <w:r>
              <w:t xml:space="preserve"> </w:t>
            </w:r>
            <w:r w:rsidRPr="0072219B">
              <w:t>Group</w:t>
            </w:r>
          </w:p>
        </w:tc>
        <w:tc>
          <w:tcPr>
            <w:tcW w:w="975" w:type="dxa"/>
            <w:noWrap/>
            <w:hideMark/>
          </w:tcPr>
          <w:p w:rsidR="0072219B" w:rsidRDefault="0072219B">
            <w:r w:rsidRPr="0072219B">
              <w:t>Distinct</w:t>
            </w:r>
          </w:p>
          <w:p w:rsidR="0072219B" w:rsidRPr="0072219B" w:rsidRDefault="0072219B">
            <w:r w:rsidRPr="0072219B">
              <w:t>Awards</w:t>
            </w:r>
          </w:p>
        </w:tc>
        <w:tc>
          <w:tcPr>
            <w:tcW w:w="1278" w:type="dxa"/>
            <w:noWrap/>
            <w:hideMark/>
          </w:tcPr>
          <w:p w:rsidR="0072219B" w:rsidRPr="0072219B" w:rsidRDefault="0072219B">
            <w:r w:rsidRPr="0072219B">
              <w:t>Distinct</w:t>
            </w:r>
            <w:r>
              <w:t xml:space="preserve"> </w:t>
            </w:r>
            <w:r w:rsidRPr="0072219B">
              <w:t>Awardees</w:t>
            </w:r>
          </w:p>
        </w:tc>
        <w:tc>
          <w:tcPr>
            <w:tcW w:w="941" w:type="dxa"/>
            <w:noWrap/>
            <w:hideMark/>
          </w:tcPr>
          <w:p w:rsidR="0072219B" w:rsidRPr="0072219B" w:rsidRDefault="0072219B">
            <w:r w:rsidRPr="0072219B">
              <w:t>Max</w:t>
            </w:r>
            <w:r>
              <w:t xml:space="preserve"> </w:t>
            </w:r>
            <w:r w:rsidRPr="0072219B">
              <w:t>Award</w:t>
            </w:r>
          </w:p>
        </w:tc>
        <w:tc>
          <w:tcPr>
            <w:tcW w:w="980" w:type="dxa"/>
            <w:noWrap/>
            <w:hideMark/>
          </w:tcPr>
          <w:p w:rsidR="0072219B" w:rsidRDefault="0072219B">
            <w:r w:rsidRPr="0072219B">
              <w:t>Min</w:t>
            </w:r>
          </w:p>
          <w:p w:rsidR="0072219B" w:rsidRPr="0072219B" w:rsidRDefault="0072219B" w:rsidP="0072219B">
            <w:r w:rsidRPr="0072219B">
              <w:t>Aw</w:t>
            </w:r>
            <w:r>
              <w:t>a</w:t>
            </w:r>
            <w:r w:rsidRPr="0072219B">
              <w:t>rd</w:t>
            </w:r>
          </w:p>
        </w:tc>
        <w:tc>
          <w:tcPr>
            <w:tcW w:w="864" w:type="dxa"/>
            <w:noWrap/>
            <w:hideMark/>
          </w:tcPr>
          <w:p w:rsidR="0072219B" w:rsidRPr="0072219B" w:rsidRDefault="0072219B">
            <w:r w:rsidRPr="0072219B">
              <w:t>Rank</w:t>
            </w:r>
            <w:r>
              <w:t>-</w:t>
            </w:r>
            <w:r w:rsidRPr="0072219B">
              <w:t>able</w:t>
            </w:r>
          </w:p>
        </w:tc>
      </w:tr>
      <w:tr w:rsidR="0072219B" w:rsidRPr="0072219B" w:rsidTr="00FA70FE">
        <w:trPr>
          <w:trHeight w:val="300"/>
        </w:trPr>
        <w:tc>
          <w:tcPr>
            <w:tcW w:w="1729" w:type="dxa"/>
            <w:noWrap/>
            <w:hideMark/>
          </w:tcPr>
          <w:p w:rsidR="0072219B" w:rsidRPr="0072219B" w:rsidRDefault="0072219B" w:rsidP="0072219B">
            <w:r w:rsidRPr="0072219B">
              <w:t>1</w:t>
            </w:r>
          </w:p>
        </w:tc>
        <w:tc>
          <w:tcPr>
            <w:tcW w:w="1337" w:type="dxa"/>
            <w:noWrap/>
            <w:hideMark/>
          </w:tcPr>
          <w:p w:rsidR="0072219B" w:rsidRPr="0072219B" w:rsidRDefault="0072219B" w:rsidP="0072219B">
            <w:r w:rsidRPr="0072219B">
              <w:t>6995</w:t>
            </w:r>
          </w:p>
        </w:tc>
        <w:tc>
          <w:tcPr>
            <w:tcW w:w="1246" w:type="dxa"/>
            <w:noWrap/>
            <w:hideMark/>
          </w:tcPr>
          <w:p w:rsidR="0072219B" w:rsidRPr="0072219B" w:rsidRDefault="0072219B" w:rsidP="0072219B">
            <w:r w:rsidRPr="0072219B">
              <w:t>505</w:t>
            </w:r>
          </w:p>
        </w:tc>
        <w:tc>
          <w:tcPr>
            <w:tcW w:w="975" w:type="dxa"/>
            <w:noWrap/>
            <w:hideMark/>
          </w:tcPr>
          <w:p w:rsidR="0072219B" w:rsidRPr="0072219B" w:rsidRDefault="0072219B" w:rsidP="0072219B">
            <w:r w:rsidRPr="0072219B">
              <w:t>275</w:t>
            </w:r>
          </w:p>
        </w:tc>
        <w:tc>
          <w:tcPr>
            <w:tcW w:w="1278" w:type="dxa"/>
            <w:noWrap/>
            <w:hideMark/>
          </w:tcPr>
          <w:p w:rsidR="0072219B" w:rsidRPr="0072219B" w:rsidRDefault="0072219B" w:rsidP="0072219B">
            <w:r w:rsidRPr="0072219B">
              <w:t>21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226</w:t>
            </w:r>
          </w:p>
        </w:tc>
        <w:tc>
          <w:tcPr>
            <w:tcW w:w="864" w:type="dxa"/>
            <w:noWrap/>
            <w:hideMark/>
          </w:tcPr>
          <w:p w:rsidR="0072219B" w:rsidRPr="0072219B" w:rsidRDefault="0072219B" w:rsidP="0072219B">
            <w:r w:rsidRPr="0072219B">
              <w:t>4121</w:t>
            </w:r>
          </w:p>
        </w:tc>
      </w:tr>
      <w:tr w:rsidR="0072219B" w:rsidRPr="0072219B" w:rsidTr="00FA70FE">
        <w:trPr>
          <w:trHeight w:val="300"/>
        </w:trPr>
        <w:tc>
          <w:tcPr>
            <w:tcW w:w="1729" w:type="dxa"/>
            <w:noWrap/>
            <w:hideMark/>
          </w:tcPr>
          <w:p w:rsidR="0072219B" w:rsidRPr="0072219B" w:rsidRDefault="0072219B" w:rsidP="0072219B">
            <w:r w:rsidRPr="0072219B">
              <w:t>3</w:t>
            </w:r>
          </w:p>
        </w:tc>
        <w:tc>
          <w:tcPr>
            <w:tcW w:w="1337" w:type="dxa"/>
            <w:noWrap/>
            <w:hideMark/>
          </w:tcPr>
          <w:p w:rsidR="0072219B" w:rsidRPr="0072219B" w:rsidRDefault="0072219B" w:rsidP="0072219B">
            <w:r w:rsidRPr="0072219B">
              <w:t>46785</w:t>
            </w:r>
          </w:p>
        </w:tc>
        <w:tc>
          <w:tcPr>
            <w:tcW w:w="1246" w:type="dxa"/>
            <w:noWrap/>
            <w:hideMark/>
          </w:tcPr>
          <w:p w:rsidR="0072219B" w:rsidRPr="0072219B" w:rsidRDefault="0072219B" w:rsidP="0072219B">
            <w:r w:rsidRPr="0072219B">
              <w:t>3437</w:t>
            </w:r>
          </w:p>
        </w:tc>
        <w:tc>
          <w:tcPr>
            <w:tcW w:w="975" w:type="dxa"/>
            <w:noWrap/>
            <w:hideMark/>
          </w:tcPr>
          <w:p w:rsidR="0072219B" w:rsidRPr="0072219B" w:rsidRDefault="0072219B" w:rsidP="0072219B">
            <w:r w:rsidRPr="0072219B">
              <w:t>421</w:t>
            </w:r>
          </w:p>
        </w:tc>
        <w:tc>
          <w:tcPr>
            <w:tcW w:w="1278" w:type="dxa"/>
            <w:noWrap/>
            <w:hideMark/>
          </w:tcPr>
          <w:p w:rsidR="0072219B" w:rsidRPr="0072219B" w:rsidRDefault="0072219B" w:rsidP="0072219B">
            <w:r w:rsidRPr="0072219B">
              <w:t>397</w:t>
            </w:r>
          </w:p>
        </w:tc>
        <w:tc>
          <w:tcPr>
            <w:tcW w:w="941" w:type="dxa"/>
            <w:noWrap/>
            <w:hideMark/>
          </w:tcPr>
          <w:p w:rsidR="0072219B" w:rsidRPr="0072219B" w:rsidRDefault="0072219B" w:rsidP="0072219B">
            <w:r w:rsidRPr="0072219B">
              <w:t>10860</w:t>
            </w:r>
          </w:p>
        </w:tc>
        <w:tc>
          <w:tcPr>
            <w:tcW w:w="980" w:type="dxa"/>
            <w:noWrap/>
            <w:hideMark/>
          </w:tcPr>
          <w:p w:rsidR="0072219B" w:rsidRPr="0072219B" w:rsidRDefault="0072219B" w:rsidP="0072219B">
            <w:r w:rsidRPr="0072219B">
              <w:t>157</w:t>
            </w:r>
          </w:p>
        </w:tc>
        <w:tc>
          <w:tcPr>
            <w:tcW w:w="864" w:type="dxa"/>
            <w:noWrap/>
            <w:hideMark/>
          </w:tcPr>
          <w:p w:rsidR="0072219B" w:rsidRPr="0072219B" w:rsidRDefault="0072219B" w:rsidP="0072219B">
            <w:r w:rsidRPr="0072219B">
              <w:t>23065</w:t>
            </w:r>
          </w:p>
        </w:tc>
      </w:tr>
      <w:tr w:rsidR="0072219B" w:rsidRPr="0072219B" w:rsidTr="00FA70FE">
        <w:trPr>
          <w:trHeight w:val="300"/>
        </w:trPr>
        <w:tc>
          <w:tcPr>
            <w:tcW w:w="1729" w:type="dxa"/>
            <w:noWrap/>
            <w:hideMark/>
          </w:tcPr>
          <w:p w:rsidR="0072219B" w:rsidRPr="0072219B" w:rsidRDefault="0072219B" w:rsidP="0072219B">
            <w:r w:rsidRPr="0072219B">
              <w:t>4</w:t>
            </w:r>
          </w:p>
        </w:tc>
        <w:tc>
          <w:tcPr>
            <w:tcW w:w="1337" w:type="dxa"/>
            <w:noWrap/>
            <w:hideMark/>
          </w:tcPr>
          <w:p w:rsidR="0072219B" w:rsidRPr="0072219B" w:rsidRDefault="0072219B" w:rsidP="0072219B">
            <w:r w:rsidRPr="0072219B">
              <w:t>322</w:t>
            </w:r>
          </w:p>
        </w:tc>
        <w:tc>
          <w:tcPr>
            <w:tcW w:w="1246" w:type="dxa"/>
            <w:noWrap/>
            <w:hideMark/>
          </w:tcPr>
          <w:p w:rsidR="0072219B" w:rsidRPr="0072219B" w:rsidRDefault="0072219B" w:rsidP="0072219B">
            <w:r w:rsidRPr="0072219B">
              <w:t>264</w:t>
            </w:r>
          </w:p>
        </w:tc>
        <w:tc>
          <w:tcPr>
            <w:tcW w:w="975" w:type="dxa"/>
            <w:noWrap/>
            <w:hideMark/>
          </w:tcPr>
          <w:p w:rsidR="0072219B" w:rsidRPr="0072219B" w:rsidRDefault="0072219B" w:rsidP="0072219B">
            <w:r w:rsidRPr="0072219B">
              <w:t>26</w:t>
            </w:r>
          </w:p>
        </w:tc>
        <w:tc>
          <w:tcPr>
            <w:tcW w:w="1278" w:type="dxa"/>
            <w:noWrap/>
            <w:hideMark/>
          </w:tcPr>
          <w:p w:rsidR="0072219B" w:rsidRPr="0072219B" w:rsidRDefault="0072219B" w:rsidP="0072219B">
            <w:r w:rsidRPr="0072219B">
              <w:t>25</w:t>
            </w:r>
          </w:p>
        </w:tc>
        <w:tc>
          <w:tcPr>
            <w:tcW w:w="941" w:type="dxa"/>
            <w:noWrap/>
            <w:hideMark/>
          </w:tcPr>
          <w:p w:rsidR="0072219B" w:rsidRPr="0072219B" w:rsidRDefault="0072219B" w:rsidP="0072219B">
            <w:r w:rsidRPr="0072219B">
              <w:t>2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57</w:t>
            </w:r>
          </w:p>
        </w:tc>
      </w:tr>
      <w:tr w:rsidR="0072219B" w:rsidRPr="0072219B" w:rsidTr="00FA70FE">
        <w:trPr>
          <w:trHeight w:val="300"/>
        </w:trPr>
        <w:tc>
          <w:tcPr>
            <w:tcW w:w="1729" w:type="dxa"/>
            <w:noWrap/>
            <w:hideMark/>
          </w:tcPr>
          <w:p w:rsidR="0072219B" w:rsidRPr="0072219B" w:rsidRDefault="0072219B" w:rsidP="0072219B">
            <w:r w:rsidRPr="0072219B">
              <w:t>6</w:t>
            </w:r>
          </w:p>
        </w:tc>
        <w:tc>
          <w:tcPr>
            <w:tcW w:w="1337" w:type="dxa"/>
            <w:noWrap/>
            <w:hideMark/>
          </w:tcPr>
          <w:p w:rsidR="0072219B" w:rsidRPr="0072219B" w:rsidRDefault="0072219B" w:rsidP="0072219B">
            <w:r w:rsidRPr="0072219B">
              <w:t>900</w:t>
            </w:r>
          </w:p>
        </w:tc>
        <w:tc>
          <w:tcPr>
            <w:tcW w:w="1246" w:type="dxa"/>
            <w:noWrap/>
            <w:hideMark/>
          </w:tcPr>
          <w:p w:rsidR="0072219B" w:rsidRPr="0072219B" w:rsidRDefault="0072219B" w:rsidP="0072219B">
            <w:r w:rsidRPr="0072219B">
              <w:t>355</w:t>
            </w:r>
          </w:p>
        </w:tc>
        <w:tc>
          <w:tcPr>
            <w:tcW w:w="975" w:type="dxa"/>
            <w:noWrap/>
            <w:hideMark/>
          </w:tcPr>
          <w:p w:rsidR="0072219B" w:rsidRPr="0072219B" w:rsidRDefault="0072219B" w:rsidP="0072219B">
            <w:r w:rsidRPr="0072219B">
              <w:t>90</w:t>
            </w:r>
          </w:p>
        </w:tc>
        <w:tc>
          <w:tcPr>
            <w:tcW w:w="1278" w:type="dxa"/>
            <w:noWrap/>
            <w:hideMark/>
          </w:tcPr>
          <w:p w:rsidR="0072219B" w:rsidRPr="0072219B" w:rsidRDefault="0072219B" w:rsidP="0072219B">
            <w:r w:rsidRPr="0072219B">
              <w:t>6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480</w:t>
            </w:r>
          </w:p>
        </w:tc>
        <w:tc>
          <w:tcPr>
            <w:tcW w:w="864" w:type="dxa"/>
            <w:noWrap/>
            <w:hideMark/>
          </w:tcPr>
          <w:p w:rsidR="0072219B" w:rsidRPr="0072219B" w:rsidRDefault="0072219B" w:rsidP="0072219B">
            <w:r w:rsidRPr="0072219B">
              <w:t>538</w:t>
            </w:r>
          </w:p>
        </w:tc>
      </w:tr>
      <w:tr w:rsidR="0072219B" w:rsidRPr="0072219B" w:rsidTr="00FA70FE">
        <w:trPr>
          <w:trHeight w:val="300"/>
        </w:trPr>
        <w:tc>
          <w:tcPr>
            <w:tcW w:w="1729" w:type="dxa"/>
            <w:noWrap/>
            <w:hideMark/>
          </w:tcPr>
          <w:p w:rsidR="0072219B" w:rsidRPr="0072219B" w:rsidRDefault="0072219B" w:rsidP="0072219B">
            <w:r w:rsidRPr="0072219B">
              <w:t>7</w:t>
            </w:r>
          </w:p>
        </w:tc>
        <w:tc>
          <w:tcPr>
            <w:tcW w:w="1337" w:type="dxa"/>
            <w:noWrap/>
            <w:hideMark/>
          </w:tcPr>
          <w:p w:rsidR="0072219B" w:rsidRPr="0072219B" w:rsidRDefault="0072219B" w:rsidP="0072219B">
            <w:r w:rsidRPr="0072219B">
              <w:t>24983</w:t>
            </w:r>
          </w:p>
        </w:tc>
        <w:tc>
          <w:tcPr>
            <w:tcW w:w="1246" w:type="dxa"/>
            <w:noWrap/>
            <w:hideMark/>
          </w:tcPr>
          <w:p w:rsidR="0072219B" w:rsidRPr="0072219B" w:rsidRDefault="0072219B" w:rsidP="0072219B">
            <w:r w:rsidRPr="0072219B">
              <w:t>824</w:t>
            </w:r>
          </w:p>
        </w:tc>
        <w:tc>
          <w:tcPr>
            <w:tcW w:w="975" w:type="dxa"/>
            <w:noWrap/>
            <w:hideMark/>
          </w:tcPr>
          <w:p w:rsidR="0072219B" w:rsidRPr="0072219B" w:rsidRDefault="0072219B" w:rsidP="0072219B">
            <w:r w:rsidRPr="0072219B">
              <w:t>663</w:t>
            </w:r>
          </w:p>
        </w:tc>
        <w:tc>
          <w:tcPr>
            <w:tcW w:w="1278" w:type="dxa"/>
            <w:noWrap/>
            <w:hideMark/>
          </w:tcPr>
          <w:p w:rsidR="0072219B" w:rsidRPr="0072219B" w:rsidRDefault="0072219B" w:rsidP="0072219B">
            <w:r w:rsidRPr="0072219B">
              <w:t>482</w:t>
            </w:r>
          </w:p>
        </w:tc>
        <w:tc>
          <w:tcPr>
            <w:tcW w:w="941" w:type="dxa"/>
            <w:noWrap/>
            <w:hideMark/>
          </w:tcPr>
          <w:p w:rsidR="0072219B" w:rsidRPr="0072219B" w:rsidRDefault="0072219B" w:rsidP="0072219B">
            <w:r w:rsidRPr="0072219B">
              <w:t>17000</w:t>
            </w:r>
          </w:p>
        </w:tc>
        <w:tc>
          <w:tcPr>
            <w:tcW w:w="980" w:type="dxa"/>
            <w:noWrap/>
            <w:hideMark/>
          </w:tcPr>
          <w:p w:rsidR="0072219B" w:rsidRPr="0072219B" w:rsidRDefault="0072219B" w:rsidP="0072219B">
            <w:r w:rsidRPr="0072219B">
              <w:t>100</w:t>
            </w:r>
          </w:p>
        </w:tc>
        <w:tc>
          <w:tcPr>
            <w:tcW w:w="864" w:type="dxa"/>
            <w:noWrap/>
            <w:hideMark/>
          </w:tcPr>
          <w:p w:rsidR="0072219B" w:rsidRPr="0072219B" w:rsidRDefault="0072219B" w:rsidP="0072219B">
            <w:r w:rsidRPr="0072219B">
              <w:t>15779</w:t>
            </w:r>
          </w:p>
        </w:tc>
      </w:tr>
      <w:tr w:rsidR="0072219B" w:rsidRPr="0072219B" w:rsidTr="00FA70FE">
        <w:trPr>
          <w:trHeight w:val="300"/>
        </w:trPr>
        <w:tc>
          <w:tcPr>
            <w:tcW w:w="1729" w:type="dxa"/>
            <w:noWrap/>
            <w:hideMark/>
          </w:tcPr>
          <w:p w:rsidR="0072219B" w:rsidRPr="0072219B" w:rsidRDefault="0072219B" w:rsidP="0072219B">
            <w:r w:rsidRPr="0072219B">
              <w:t>9</w:t>
            </w:r>
          </w:p>
        </w:tc>
        <w:tc>
          <w:tcPr>
            <w:tcW w:w="1337" w:type="dxa"/>
            <w:noWrap/>
            <w:hideMark/>
          </w:tcPr>
          <w:p w:rsidR="0072219B" w:rsidRPr="0072219B" w:rsidRDefault="0072219B" w:rsidP="0072219B">
            <w:r w:rsidRPr="0072219B">
              <w:t>4547</w:t>
            </w:r>
          </w:p>
        </w:tc>
        <w:tc>
          <w:tcPr>
            <w:tcW w:w="1246" w:type="dxa"/>
            <w:noWrap/>
            <w:hideMark/>
          </w:tcPr>
          <w:p w:rsidR="0072219B" w:rsidRPr="0072219B" w:rsidRDefault="0072219B" w:rsidP="0072219B">
            <w:r w:rsidRPr="0072219B">
              <w:t>350</w:t>
            </w:r>
          </w:p>
        </w:tc>
        <w:tc>
          <w:tcPr>
            <w:tcW w:w="975" w:type="dxa"/>
            <w:noWrap/>
            <w:hideMark/>
          </w:tcPr>
          <w:p w:rsidR="0072219B" w:rsidRPr="0072219B" w:rsidRDefault="0072219B" w:rsidP="0072219B">
            <w:r w:rsidRPr="0072219B">
              <w:t>306</w:t>
            </w:r>
          </w:p>
        </w:tc>
        <w:tc>
          <w:tcPr>
            <w:tcW w:w="1278" w:type="dxa"/>
            <w:noWrap/>
            <w:hideMark/>
          </w:tcPr>
          <w:p w:rsidR="0072219B" w:rsidRPr="0072219B" w:rsidRDefault="0072219B" w:rsidP="0072219B">
            <w:r w:rsidRPr="0072219B">
              <w:t>226</w:t>
            </w:r>
          </w:p>
        </w:tc>
        <w:tc>
          <w:tcPr>
            <w:tcW w:w="941" w:type="dxa"/>
            <w:noWrap/>
            <w:hideMark/>
          </w:tcPr>
          <w:p w:rsidR="0072219B" w:rsidRPr="0072219B" w:rsidRDefault="0072219B" w:rsidP="0072219B">
            <w:r w:rsidRPr="0072219B">
              <w:t>6005.2</w:t>
            </w:r>
          </w:p>
        </w:tc>
        <w:tc>
          <w:tcPr>
            <w:tcW w:w="980" w:type="dxa"/>
            <w:noWrap/>
            <w:hideMark/>
          </w:tcPr>
          <w:p w:rsidR="0072219B" w:rsidRPr="0072219B" w:rsidRDefault="0072219B" w:rsidP="0072219B">
            <w:r w:rsidRPr="0072219B">
              <w:t>600</w:t>
            </w:r>
          </w:p>
        </w:tc>
        <w:tc>
          <w:tcPr>
            <w:tcW w:w="864" w:type="dxa"/>
            <w:noWrap/>
            <w:hideMark/>
          </w:tcPr>
          <w:p w:rsidR="0072219B" w:rsidRPr="0072219B" w:rsidRDefault="0072219B" w:rsidP="0072219B">
            <w:r w:rsidRPr="0072219B">
              <w:t>3505</w:t>
            </w:r>
          </w:p>
        </w:tc>
      </w:tr>
      <w:tr w:rsidR="0072219B" w:rsidRPr="0072219B" w:rsidTr="00FA70FE">
        <w:trPr>
          <w:trHeight w:val="300"/>
        </w:trPr>
        <w:tc>
          <w:tcPr>
            <w:tcW w:w="1729" w:type="dxa"/>
            <w:noWrap/>
            <w:hideMark/>
          </w:tcPr>
          <w:p w:rsidR="0072219B" w:rsidRPr="0072219B" w:rsidRDefault="0072219B" w:rsidP="0072219B">
            <w:r w:rsidRPr="0072219B">
              <w:t>11</w:t>
            </w:r>
          </w:p>
        </w:tc>
        <w:tc>
          <w:tcPr>
            <w:tcW w:w="1337" w:type="dxa"/>
            <w:noWrap/>
            <w:hideMark/>
          </w:tcPr>
          <w:p w:rsidR="0072219B" w:rsidRPr="0072219B" w:rsidRDefault="0072219B" w:rsidP="0072219B">
            <w:r w:rsidRPr="0072219B">
              <w:t>112</w:t>
            </w:r>
          </w:p>
        </w:tc>
        <w:tc>
          <w:tcPr>
            <w:tcW w:w="1246" w:type="dxa"/>
            <w:noWrap/>
            <w:hideMark/>
          </w:tcPr>
          <w:p w:rsidR="0072219B" w:rsidRPr="0072219B" w:rsidRDefault="0072219B" w:rsidP="0072219B">
            <w:r w:rsidRPr="0072219B">
              <w:t>29</w:t>
            </w:r>
          </w:p>
        </w:tc>
        <w:tc>
          <w:tcPr>
            <w:tcW w:w="975" w:type="dxa"/>
            <w:noWrap/>
            <w:hideMark/>
          </w:tcPr>
          <w:p w:rsidR="0072219B" w:rsidRPr="0072219B" w:rsidRDefault="0072219B" w:rsidP="0072219B">
            <w:r w:rsidRPr="0072219B">
              <w:t>15</w:t>
            </w:r>
          </w:p>
        </w:tc>
        <w:tc>
          <w:tcPr>
            <w:tcW w:w="1278" w:type="dxa"/>
            <w:noWrap/>
            <w:hideMark/>
          </w:tcPr>
          <w:p w:rsidR="0072219B" w:rsidRPr="0072219B" w:rsidRDefault="0072219B" w:rsidP="0072219B">
            <w:r w:rsidRPr="0072219B">
              <w:t>13</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110</w:t>
            </w:r>
          </w:p>
        </w:tc>
      </w:tr>
      <w:tr w:rsidR="0072219B" w:rsidRPr="0072219B" w:rsidTr="00FA70FE">
        <w:trPr>
          <w:trHeight w:val="300"/>
        </w:trPr>
        <w:tc>
          <w:tcPr>
            <w:tcW w:w="1729" w:type="dxa"/>
            <w:noWrap/>
            <w:hideMark/>
          </w:tcPr>
          <w:p w:rsidR="0072219B" w:rsidRPr="0072219B" w:rsidRDefault="0072219B" w:rsidP="0072219B">
            <w:r w:rsidRPr="0072219B">
              <w:lastRenderedPageBreak/>
              <w:t>12</w:t>
            </w:r>
          </w:p>
        </w:tc>
        <w:tc>
          <w:tcPr>
            <w:tcW w:w="1337" w:type="dxa"/>
            <w:noWrap/>
            <w:hideMark/>
          </w:tcPr>
          <w:p w:rsidR="0072219B" w:rsidRPr="0072219B" w:rsidRDefault="0072219B" w:rsidP="0072219B">
            <w:r w:rsidRPr="0072219B">
              <w:t>1114</w:t>
            </w:r>
          </w:p>
        </w:tc>
        <w:tc>
          <w:tcPr>
            <w:tcW w:w="1246" w:type="dxa"/>
            <w:noWrap/>
            <w:hideMark/>
          </w:tcPr>
          <w:p w:rsidR="0072219B" w:rsidRPr="0072219B" w:rsidRDefault="0072219B" w:rsidP="0072219B">
            <w:r w:rsidRPr="0072219B">
              <w:t>127</w:t>
            </w:r>
          </w:p>
        </w:tc>
        <w:tc>
          <w:tcPr>
            <w:tcW w:w="975" w:type="dxa"/>
            <w:noWrap/>
            <w:hideMark/>
          </w:tcPr>
          <w:p w:rsidR="0072219B" w:rsidRPr="0072219B" w:rsidRDefault="0072219B" w:rsidP="0072219B">
            <w:r w:rsidRPr="0072219B">
              <w:t>79</w:t>
            </w:r>
          </w:p>
        </w:tc>
        <w:tc>
          <w:tcPr>
            <w:tcW w:w="1278" w:type="dxa"/>
            <w:noWrap/>
            <w:hideMark/>
          </w:tcPr>
          <w:p w:rsidR="0072219B" w:rsidRPr="0072219B" w:rsidRDefault="0072219B" w:rsidP="0072219B">
            <w:r w:rsidRPr="0072219B">
              <w:t>56</w:t>
            </w:r>
          </w:p>
        </w:tc>
        <w:tc>
          <w:tcPr>
            <w:tcW w:w="941" w:type="dxa"/>
            <w:noWrap/>
            <w:hideMark/>
          </w:tcPr>
          <w:p w:rsidR="0072219B" w:rsidRPr="0072219B" w:rsidRDefault="0072219B" w:rsidP="0072219B">
            <w:r w:rsidRPr="0072219B">
              <w:t>8800</w:t>
            </w:r>
          </w:p>
        </w:tc>
        <w:tc>
          <w:tcPr>
            <w:tcW w:w="980" w:type="dxa"/>
            <w:noWrap/>
            <w:hideMark/>
          </w:tcPr>
          <w:p w:rsidR="0072219B" w:rsidRPr="0072219B" w:rsidRDefault="0072219B" w:rsidP="0072219B">
            <w:r w:rsidRPr="0072219B">
              <w:t>400</w:t>
            </w:r>
          </w:p>
        </w:tc>
        <w:tc>
          <w:tcPr>
            <w:tcW w:w="864" w:type="dxa"/>
            <w:noWrap/>
            <w:hideMark/>
          </w:tcPr>
          <w:p w:rsidR="0072219B" w:rsidRPr="0072219B" w:rsidRDefault="0072219B" w:rsidP="0072219B">
            <w:r w:rsidRPr="0072219B">
              <w:t>991</w:t>
            </w:r>
          </w:p>
        </w:tc>
      </w:tr>
      <w:tr w:rsidR="0072219B" w:rsidRPr="0072219B" w:rsidTr="00FA70FE">
        <w:trPr>
          <w:trHeight w:val="300"/>
        </w:trPr>
        <w:tc>
          <w:tcPr>
            <w:tcW w:w="1729" w:type="dxa"/>
            <w:noWrap/>
            <w:hideMark/>
          </w:tcPr>
          <w:p w:rsidR="0072219B" w:rsidRPr="0072219B" w:rsidRDefault="0072219B" w:rsidP="0072219B">
            <w:r w:rsidRPr="0072219B">
              <w:t>13</w:t>
            </w:r>
          </w:p>
        </w:tc>
        <w:tc>
          <w:tcPr>
            <w:tcW w:w="1337" w:type="dxa"/>
            <w:noWrap/>
            <w:hideMark/>
          </w:tcPr>
          <w:p w:rsidR="0072219B" w:rsidRPr="0072219B" w:rsidRDefault="0072219B" w:rsidP="0072219B">
            <w:r w:rsidRPr="0072219B">
              <w:t>534</w:t>
            </w:r>
          </w:p>
        </w:tc>
        <w:tc>
          <w:tcPr>
            <w:tcW w:w="1246" w:type="dxa"/>
            <w:noWrap/>
            <w:hideMark/>
          </w:tcPr>
          <w:p w:rsidR="0072219B" w:rsidRPr="0072219B" w:rsidRDefault="0072219B" w:rsidP="0072219B">
            <w:r w:rsidRPr="0072219B">
              <w:t>121</w:t>
            </w:r>
          </w:p>
        </w:tc>
        <w:tc>
          <w:tcPr>
            <w:tcW w:w="975" w:type="dxa"/>
            <w:noWrap/>
            <w:hideMark/>
          </w:tcPr>
          <w:p w:rsidR="0072219B" w:rsidRPr="0072219B" w:rsidRDefault="0072219B" w:rsidP="0072219B">
            <w:r w:rsidRPr="0072219B">
              <w:t>63</w:t>
            </w:r>
          </w:p>
        </w:tc>
        <w:tc>
          <w:tcPr>
            <w:tcW w:w="1278" w:type="dxa"/>
            <w:noWrap/>
            <w:hideMark/>
          </w:tcPr>
          <w:p w:rsidR="0072219B" w:rsidRPr="0072219B" w:rsidRDefault="0072219B" w:rsidP="0072219B">
            <w:r w:rsidRPr="0072219B">
              <w:t>52</w:t>
            </w:r>
          </w:p>
        </w:tc>
        <w:tc>
          <w:tcPr>
            <w:tcW w:w="941" w:type="dxa"/>
            <w:noWrap/>
            <w:hideMark/>
          </w:tcPr>
          <w:p w:rsidR="0072219B" w:rsidRPr="0072219B" w:rsidRDefault="0072219B" w:rsidP="0072219B">
            <w:r w:rsidRPr="0072219B">
              <w:t>2333.33</w:t>
            </w:r>
          </w:p>
        </w:tc>
        <w:tc>
          <w:tcPr>
            <w:tcW w:w="980" w:type="dxa"/>
            <w:noWrap/>
            <w:hideMark/>
          </w:tcPr>
          <w:p w:rsidR="0072219B" w:rsidRPr="0072219B" w:rsidRDefault="0072219B" w:rsidP="0072219B">
            <w:r w:rsidRPr="0072219B">
              <w:t>415.54</w:t>
            </w:r>
          </w:p>
        </w:tc>
        <w:tc>
          <w:tcPr>
            <w:tcW w:w="864" w:type="dxa"/>
            <w:noWrap/>
            <w:hideMark/>
          </w:tcPr>
          <w:p w:rsidR="0072219B" w:rsidRPr="0072219B" w:rsidRDefault="0072219B" w:rsidP="0072219B">
            <w:r w:rsidRPr="0072219B">
              <w:t>440</w:t>
            </w:r>
          </w:p>
        </w:tc>
      </w:tr>
      <w:tr w:rsidR="0072219B" w:rsidRPr="0072219B" w:rsidTr="00FA70FE">
        <w:trPr>
          <w:trHeight w:val="300"/>
        </w:trPr>
        <w:tc>
          <w:tcPr>
            <w:tcW w:w="1729" w:type="dxa"/>
            <w:noWrap/>
            <w:hideMark/>
          </w:tcPr>
          <w:p w:rsidR="0072219B" w:rsidRPr="0072219B" w:rsidRDefault="0072219B" w:rsidP="0072219B">
            <w:r w:rsidRPr="0072219B">
              <w:t>14</w:t>
            </w:r>
          </w:p>
        </w:tc>
        <w:tc>
          <w:tcPr>
            <w:tcW w:w="1337" w:type="dxa"/>
            <w:noWrap/>
            <w:hideMark/>
          </w:tcPr>
          <w:p w:rsidR="0072219B" w:rsidRPr="0072219B" w:rsidRDefault="0072219B" w:rsidP="0072219B">
            <w:r w:rsidRPr="0072219B">
              <w:t>144</w:t>
            </w:r>
          </w:p>
        </w:tc>
        <w:tc>
          <w:tcPr>
            <w:tcW w:w="1246" w:type="dxa"/>
            <w:noWrap/>
            <w:hideMark/>
          </w:tcPr>
          <w:p w:rsidR="0072219B" w:rsidRPr="0072219B" w:rsidRDefault="0072219B" w:rsidP="0072219B">
            <w:r w:rsidRPr="0072219B">
              <w:t>6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3750</w:t>
            </w:r>
          </w:p>
        </w:tc>
        <w:tc>
          <w:tcPr>
            <w:tcW w:w="980" w:type="dxa"/>
            <w:noWrap/>
            <w:hideMark/>
          </w:tcPr>
          <w:p w:rsidR="0072219B" w:rsidRPr="0072219B" w:rsidRDefault="0072219B" w:rsidP="0072219B">
            <w:r w:rsidRPr="0072219B">
              <w:t>3750</w:t>
            </w:r>
          </w:p>
        </w:tc>
        <w:tc>
          <w:tcPr>
            <w:tcW w:w="864" w:type="dxa"/>
            <w:noWrap/>
            <w:hideMark/>
          </w:tcPr>
          <w:p w:rsidR="0072219B" w:rsidRPr="0072219B" w:rsidRDefault="0072219B" w:rsidP="0072219B">
            <w:r w:rsidRPr="0072219B">
              <w:t>61</w:t>
            </w:r>
          </w:p>
        </w:tc>
      </w:tr>
      <w:tr w:rsidR="0072219B" w:rsidRPr="0072219B" w:rsidTr="00FA70FE">
        <w:trPr>
          <w:trHeight w:val="300"/>
        </w:trPr>
        <w:tc>
          <w:tcPr>
            <w:tcW w:w="1729" w:type="dxa"/>
            <w:noWrap/>
            <w:hideMark/>
          </w:tcPr>
          <w:p w:rsidR="0072219B" w:rsidRPr="0072219B" w:rsidRDefault="0072219B" w:rsidP="0072219B">
            <w:r w:rsidRPr="0072219B">
              <w:t>16</w:t>
            </w:r>
          </w:p>
        </w:tc>
        <w:tc>
          <w:tcPr>
            <w:tcW w:w="1337" w:type="dxa"/>
            <w:noWrap/>
            <w:hideMark/>
          </w:tcPr>
          <w:p w:rsidR="0072219B" w:rsidRPr="0072219B" w:rsidRDefault="0072219B" w:rsidP="0072219B">
            <w:r w:rsidRPr="0072219B">
              <w:t>4886</w:t>
            </w:r>
          </w:p>
        </w:tc>
        <w:tc>
          <w:tcPr>
            <w:tcW w:w="1246" w:type="dxa"/>
            <w:noWrap/>
            <w:hideMark/>
          </w:tcPr>
          <w:p w:rsidR="0072219B" w:rsidRPr="0072219B" w:rsidRDefault="0072219B" w:rsidP="0072219B">
            <w:r w:rsidRPr="0072219B">
              <w:t>376</w:t>
            </w:r>
          </w:p>
        </w:tc>
        <w:tc>
          <w:tcPr>
            <w:tcW w:w="975" w:type="dxa"/>
            <w:noWrap/>
            <w:hideMark/>
          </w:tcPr>
          <w:p w:rsidR="0072219B" w:rsidRPr="0072219B" w:rsidRDefault="0072219B" w:rsidP="0072219B">
            <w:r w:rsidRPr="0072219B">
              <w:t>460</w:t>
            </w:r>
          </w:p>
        </w:tc>
        <w:tc>
          <w:tcPr>
            <w:tcW w:w="1278" w:type="dxa"/>
            <w:noWrap/>
            <w:hideMark/>
          </w:tcPr>
          <w:p w:rsidR="0072219B" w:rsidRPr="0072219B" w:rsidRDefault="0072219B" w:rsidP="0072219B">
            <w:r w:rsidRPr="0072219B">
              <w:t>361</w:t>
            </w:r>
          </w:p>
        </w:tc>
        <w:tc>
          <w:tcPr>
            <w:tcW w:w="941" w:type="dxa"/>
            <w:noWrap/>
            <w:hideMark/>
          </w:tcPr>
          <w:p w:rsidR="0072219B" w:rsidRPr="0072219B" w:rsidRDefault="0072219B" w:rsidP="0072219B">
            <w:r w:rsidRPr="0072219B">
              <w:t>12548</w:t>
            </w:r>
          </w:p>
        </w:tc>
        <w:tc>
          <w:tcPr>
            <w:tcW w:w="980" w:type="dxa"/>
            <w:noWrap/>
            <w:hideMark/>
          </w:tcPr>
          <w:p w:rsidR="0072219B" w:rsidRPr="0072219B" w:rsidRDefault="0072219B" w:rsidP="0072219B">
            <w:r w:rsidRPr="0072219B">
              <w:t>2548</w:t>
            </w:r>
          </w:p>
        </w:tc>
        <w:tc>
          <w:tcPr>
            <w:tcW w:w="864" w:type="dxa"/>
            <w:noWrap/>
            <w:hideMark/>
          </w:tcPr>
          <w:p w:rsidR="0072219B" w:rsidRPr="0072219B" w:rsidRDefault="0072219B" w:rsidP="0072219B">
            <w:r w:rsidRPr="0072219B">
              <w:t>4226</w:t>
            </w:r>
          </w:p>
        </w:tc>
      </w:tr>
      <w:tr w:rsidR="0072219B" w:rsidRPr="0072219B" w:rsidTr="00FA70FE">
        <w:trPr>
          <w:trHeight w:val="300"/>
        </w:trPr>
        <w:tc>
          <w:tcPr>
            <w:tcW w:w="1729" w:type="dxa"/>
            <w:noWrap/>
            <w:hideMark/>
          </w:tcPr>
          <w:p w:rsidR="0072219B" w:rsidRPr="0072219B" w:rsidRDefault="0072219B" w:rsidP="0072219B">
            <w:r w:rsidRPr="0072219B">
              <w:t>18</w:t>
            </w:r>
          </w:p>
        </w:tc>
        <w:tc>
          <w:tcPr>
            <w:tcW w:w="1337" w:type="dxa"/>
            <w:noWrap/>
            <w:hideMark/>
          </w:tcPr>
          <w:p w:rsidR="0072219B" w:rsidRPr="0072219B" w:rsidRDefault="0072219B" w:rsidP="0072219B">
            <w:r w:rsidRPr="0072219B">
              <w:t>1503</w:t>
            </w:r>
          </w:p>
        </w:tc>
        <w:tc>
          <w:tcPr>
            <w:tcW w:w="1246" w:type="dxa"/>
            <w:noWrap/>
            <w:hideMark/>
          </w:tcPr>
          <w:p w:rsidR="0072219B" w:rsidRPr="0072219B" w:rsidRDefault="0072219B" w:rsidP="0072219B">
            <w:r w:rsidRPr="0072219B">
              <w:t>1064</w:t>
            </w:r>
          </w:p>
        </w:tc>
        <w:tc>
          <w:tcPr>
            <w:tcW w:w="975" w:type="dxa"/>
            <w:noWrap/>
            <w:hideMark/>
          </w:tcPr>
          <w:p w:rsidR="0072219B" w:rsidRPr="0072219B" w:rsidRDefault="0072219B" w:rsidP="0072219B">
            <w:r w:rsidRPr="0072219B">
              <w:t>92</w:t>
            </w:r>
          </w:p>
        </w:tc>
        <w:tc>
          <w:tcPr>
            <w:tcW w:w="1278" w:type="dxa"/>
            <w:noWrap/>
            <w:hideMark/>
          </w:tcPr>
          <w:p w:rsidR="0072219B" w:rsidRPr="0072219B" w:rsidRDefault="0072219B" w:rsidP="0072219B">
            <w:r w:rsidRPr="0072219B">
              <w:t>91</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333</w:t>
            </w:r>
          </w:p>
        </w:tc>
        <w:tc>
          <w:tcPr>
            <w:tcW w:w="864" w:type="dxa"/>
            <w:noWrap/>
            <w:hideMark/>
          </w:tcPr>
          <w:p w:rsidR="0072219B" w:rsidRPr="0072219B" w:rsidRDefault="0072219B" w:rsidP="0072219B">
            <w:r w:rsidRPr="0072219B">
              <w:t>302</w:t>
            </w:r>
          </w:p>
        </w:tc>
      </w:tr>
      <w:tr w:rsidR="0072219B" w:rsidRPr="0072219B" w:rsidTr="00FA70FE">
        <w:trPr>
          <w:trHeight w:val="300"/>
        </w:trPr>
        <w:tc>
          <w:tcPr>
            <w:tcW w:w="1729" w:type="dxa"/>
            <w:noWrap/>
            <w:hideMark/>
          </w:tcPr>
          <w:p w:rsidR="0072219B" w:rsidRPr="0072219B" w:rsidRDefault="0072219B" w:rsidP="0072219B">
            <w:r w:rsidRPr="0072219B">
              <w:t>21</w:t>
            </w:r>
          </w:p>
        </w:tc>
        <w:tc>
          <w:tcPr>
            <w:tcW w:w="1337" w:type="dxa"/>
            <w:noWrap/>
            <w:hideMark/>
          </w:tcPr>
          <w:p w:rsidR="0072219B" w:rsidRPr="0072219B" w:rsidRDefault="0072219B" w:rsidP="0072219B">
            <w:r w:rsidRPr="0072219B">
              <w:t>31</w:t>
            </w:r>
          </w:p>
        </w:tc>
        <w:tc>
          <w:tcPr>
            <w:tcW w:w="1246" w:type="dxa"/>
            <w:noWrap/>
            <w:hideMark/>
          </w:tcPr>
          <w:p w:rsidR="0072219B" w:rsidRPr="0072219B" w:rsidRDefault="0072219B" w:rsidP="0072219B">
            <w:r w:rsidRPr="0072219B">
              <w:t>3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1000</w:t>
            </w:r>
          </w:p>
        </w:tc>
        <w:tc>
          <w:tcPr>
            <w:tcW w:w="980" w:type="dxa"/>
            <w:noWrap/>
            <w:hideMark/>
          </w:tcPr>
          <w:p w:rsidR="0072219B" w:rsidRPr="0072219B" w:rsidRDefault="0072219B" w:rsidP="0072219B">
            <w:r w:rsidRPr="0072219B">
              <w:t>1000</w:t>
            </w:r>
          </w:p>
        </w:tc>
        <w:tc>
          <w:tcPr>
            <w:tcW w:w="864" w:type="dxa"/>
            <w:noWrap/>
            <w:hideMark/>
          </w:tcPr>
          <w:p w:rsidR="0072219B" w:rsidRPr="0072219B" w:rsidRDefault="0072219B" w:rsidP="0072219B">
            <w:r w:rsidRPr="0072219B">
              <w:t>27</w:t>
            </w:r>
          </w:p>
        </w:tc>
      </w:tr>
    </w:tbl>
    <w:p w:rsidR="009610F4" w:rsidRDefault="009610F4" w:rsidP="00A84D63"/>
    <w:p w:rsidR="0004535C" w:rsidRDefault="0004535C" w:rsidP="00A84D63">
      <w:r>
        <w:t xml:space="preserve">The data for the students was also anonymized by using the ROW_NUMBER() method on the student id (an arbitrary number) which gave each student a name of a number, their order in the awarding group, which keeps every student unknowable. </w:t>
      </w:r>
      <w:r w:rsidR="00FA70FE">
        <w:t>Then, using the previously mentioned formula their ranking was determined within their group which again gave the students a number. Due to data becoming missing in the import process, there were skips in ranking (which is not allowed) which were fixed later in the import process.</w:t>
      </w:r>
    </w:p>
    <w:p w:rsidR="00FA70FE" w:rsidRDefault="00FA70FE" w:rsidP="00A84D63">
      <w:r>
        <w:t>I used a R Script to import each spreadsheet into the database which in turn fixed the applicant ranking numbering issue. As I imported each spreadsheet, the awarding group was analyzed to determine the fairness of the data for each algorithm. I used the parameters of 12240 for maximum amount (which is a year’s tuition), 250 minimum award, and 2 applicants as my parameters on the import.</w:t>
      </w:r>
    </w:p>
    <w:p w:rsidR="00FA70FE" w:rsidRDefault="00A414CE" w:rsidP="00A84D63">
      <w:r>
        <w:t>After running all of the imports with these parameters, H1 was confirmed as there was a different algorithm. H2 also was true with most of the results from algorithms as seen below.</w:t>
      </w:r>
    </w:p>
    <w:tbl>
      <w:tblPr>
        <w:tblStyle w:val="TableGrid"/>
        <w:tblW w:w="0" w:type="auto"/>
        <w:tblLook w:val="04A0" w:firstRow="1" w:lastRow="0" w:firstColumn="1" w:lastColumn="0" w:noHBand="0" w:noVBand="1"/>
      </w:tblPr>
      <w:tblGrid>
        <w:gridCol w:w="1018"/>
        <w:gridCol w:w="1006"/>
        <w:gridCol w:w="665"/>
        <w:gridCol w:w="646"/>
        <w:gridCol w:w="643"/>
        <w:gridCol w:w="643"/>
        <w:gridCol w:w="643"/>
        <w:gridCol w:w="643"/>
        <w:gridCol w:w="643"/>
        <w:gridCol w:w="643"/>
        <w:gridCol w:w="696"/>
        <w:gridCol w:w="643"/>
        <w:gridCol w:w="818"/>
      </w:tblGrid>
      <w:tr w:rsidR="00A414CE" w:rsidRPr="00A414CE" w:rsidTr="00A414CE">
        <w:trPr>
          <w:trHeight w:val="300"/>
        </w:trPr>
        <w:tc>
          <w:tcPr>
            <w:tcW w:w="1616" w:type="dxa"/>
            <w:noWrap/>
            <w:hideMark/>
          </w:tcPr>
          <w:p w:rsidR="00A414CE" w:rsidRPr="00A414CE" w:rsidRDefault="00A414CE">
            <w:r>
              <w:t>Group Id</w:t>
            </w:r>
          </w:p>
        </w:tc>
        <w:tc>
          <w:tcPr>
            <w:tcW w:w="1596" w:type="dxa"/>
            <w:noWrap/>
            <w:hideMark/>
          </w:tcPr>
          <w:p w:rsidR="00A414CE" w:rsidRPr="00A414CE" w:rsidRDefault="00A414CE">
            <w:r>
              <w:t>Original Distinct Awards</w:t>
            </w:r>
          </w:p>
        </w:tc>
        <w:tc>
          <w:tcPr>
            <w:tcW w:w="1001" w:type="dxa"/>
            <w:noWrap/>
            <w:hideMark/>
          </w:tcPr>
          <w:p w:rsidR="00A414CE" w:rsidRDefault="00A414CE">
            <w:r>
              <w:t>O</w:t>
            </w:r>
          </w:p>
          <w:p w:rsidR="00A414CE" w:rsidRPr="00A414CE" w:rsidRDefault="00A414CE">
            <w:r>
              <w:t>Max</w:t>
            </w:r>
          </w:p>
        </w:tc>
        <w:tc>
          <w:tcPr>
            <w:tcW w:w="967" w:type="dxa"/>
            <w:noWrap/>
            <w:hideMark/>
          </w:tcPr>
          <w:p w:rsidR="00A414CE" w:rsidRDefault="00A414CE">
            <w:r>
              <w:t>O</w:t>
            </w:r>
          </w:p>
          <w:p w:rsidR="00A414CE" w:rsidRPr="00A414CE" w:rsidRDefault="00A414CE">
            <w:r>
              <w:t>Min</w:t>
            </w:r>
          </w:p>
        </w:tc>
        <w:tc>
          <w:tcPr>
            <w:tcW w:w="960" w:type="dxa"/>
            <w:noWrap/>
            <w:hideMark/>
          </w:tcPr>
          <w:p w:rsidR="00A414CE" w:rsidRDefault="00A414CE">
            <w:r>
              <w:t>Top</w:t>
            </w:r>
          </w:p>
          <w:p w:rsidR="00A414CE" w:rsidRPr="00A414CE" w:rsidRDefault="00A414CE">
            <w:r>
              <w:t>Alg</w:t>
            </w:r>
          </w:p>
        </w:tc>
        <w:tc>
          <w:tcPr>
            <w:tcW w:w="960" w:type="dxa"/>
            <w:noWrap/>
            <w:hideMark/>
          </w:tcPr>
          <w:p w:rsidR="00A414CE" w:rsidRPr="00A414CE" w:rsidRDefault="00A414CE">
            <w:r w:rsidRPr="00A414CE">
              <w:t>RA1</w:t>
            </w:r>
          </w:p>
        </w:tc>
        <w:tc>
          <w:tcPr>
            <w:tcW w:w="960" w:type="dxa"/>
            <w:noWrap/>
            <w:hideMark/>
          </w:tcPr>
          <w:p w:rsidR="00A414CE" w:rsidRPr="00A414CE" w:rsidRDefault="00A414CE">
            <w:r w:rsidRPr="00A414CE">
              <w:t>RA2</w:t>
            </w:r>
          </w:p>
        </w:tc>
        <w:tc>
          <w:tcPr>
            <w:tcW w:w="960" w:type="dxa"/>
            <w:noWrap/>
            <w:hideMark/>
          </w:tcPr>
          <w:p w:rsidR="00A414CE" w:rsidRPr="00A414CE" w:rsidRDefault="00A414CE">
            <w:r w:rsidRPr="00A414CE">
              <w:t>RA3</w:t>
            </w:r>
          </w:p>
        </w:tc>
        <w:tc>
          <w:tcPr>
            <w:tcW w:w="960" w:type="dxa"/>
            <w:noWrap/>
            <w:hideMark/>
          </w:tcPr>
          <w:p w:rsidR="00A414CE" w:rsidRPr="00A414CE" w:rsidRDefault="00A414CE">
            <w:r>
              <w:t># total</w:t>
            </w:r>
          </w:p>
        </w:tc>
        <w:tc>
          <w:tcPr>
            <w:tcW w:w="960" w:type="dxa"/>
            <w:noWrap/>
            <w:hideMark/>
          </w:tcPr>
          <w:p w:rsidR="00A414CE" w:rsidRPr="00A414CE" w:rsidRDefault="00A414CE">
            <w:r>
              <w:t># unique</w:t>
            </w:r>
          </w:p>
        </w:tc>
        <w:tc>
          <w:tcPr>
            <w:tcW w:w="960" w:type="dxa"/>
            <w:noWrap/>
            <w:hideMark/>
          </w:tcPr>
          <w:p w:rsidR="00A414CE" w:rsidRPr="00A414CE" w:rsidRDefault="00A414CE">
            <w:r w:rsidRPr="00A414CE">
              <w:t>Max</w:t>
            </w:r>
          </w:p>
        </w:tc>
        <w:tc>
          <w:tcPr>
            <w:tcW w:w="960" w:type="dxa"/>
            <w:noWrap/>
            <w:hideMark/>
          </w:tcPr>
          <w:p w:rsidR="00A414CE" w:rsidRPr="00A414CE" w:rsidRDefault="00A414CE">
            <w:r w:rsidRPr="00A414CE">
              <w:t>Min</w:t>
            </w:r>
          </w:p>
        </w:tc>
        <w:tc>
          <w:tcPr>
            <w:tcW w:w="1081" w:type="dxa"/>
            <w:noWrap/>
            <w:hideMark/>
          </w:tcPr>
          <w:p w:rsidR="00A414CE" w:rsidRPr="00A414CE" w:rsidRDefault="00A414CE">
            <w:r w:rsidRPr="00A414CE">
              <w:t>More Awards(H2)</w:t>
            </w:r>
          </w:p>
        </w:tc>
      </w:tr>
      <w:tr w:rsidR="00A414CE" w:rsidRPr="00A414CE" w:rsidTr="00A414CE">
        <w:trPr>
          <w:trHeight w:val="300"/>
        </w:trPr>
        <w:tc>
          <w:tcPr>
            <w:tcW w:w="1616" w:type="dxa"/>
            <w:noWrap/>
            <w:hideMark/>
          </w:tcPr>
          <w:p w:rsidR="00A414CE" w:rsidRPr="00A414CE" w:rsidRDefault="00A414CE" w:rsidP="00A414CE">
            <w:r w:rsidRPr="00A414CE">
              <w:t>1</w:t>
            </w:r>
          </w:p>
        </w:tc>
        <w:tc>
          <w:tcPr>
            <w:tcW w:w="1596" w:type="dxa"/>
            <w:noWrap/>
            <w:hideMark/>
          </w:tcPr>
          <w:p w:rsidR="00A414CE" w:rsidRPr="00A414CE" w:rsidRDefault="00A414CE" w:rsidP="00A414CE">
            <w:r w:rsidRPr="00A414CE">
              <w:t>211</w:t>
            </w:r>
          </w:p>
        </w:tc>
        <w:tc>
          <w:tcPr>
            <w:tcW w:w="1001" w:type="dxa"/>
            <w:noWrap/>
            <w:hideMark/>
          </w:tcPr>
          <w:p w:rsidR="00A414CE" w:rsidRPr="00A414CE" w:rsidRDefault="00A414CE" w:rsidP="00A414CE">
            <w:r w:rsidRPr="00A414CE">
              <w:t>10000</w:t>
            </w:r>
          </w:p>
        </w:tc>
        <w:tc>
          <w:tcPr>
            <w:tcW w:w="967" w:type="dxa"/>
            <w:noWrap/>
            <w:hideMark/>
          </w:tcPr>
          <w:p w:rsidR="00A414CE" w:rsidRPr="00A414CE" w:rsidRDefault="00A414CE" w:rsidP="00A414CE">
            <w:r w:rsidRPr="00A414CE">
              <w:t>226</w:t>
            </w:r>
          </w:p>
        </w:tc>
        <w:tc>
          <w:tcPr>
            <w:tcW w:w="960" w:type="dxa"/>
            <w:noWrap/>
            <w:hideMark/>
          </w:tcPr>
          <w:p w:rsidR="00A414CE" w:rsidRPr="00A414CE" w:rsidRDefault="00A414CE" w:rsidP="00A414CE">
            <w:r w:rsidRPr="00A414CE">
              <w:t>5</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4121</w:t>
            </w:r>
          </w:p>
        </w:tc>
        <w:tc>
          <w:tcPr>
            <w:tcW w:w="960" w:type="dxa"/>
            <w:noWrap/>
            <w:hideMark/>
          </w:tcPr>
          <w:p w:rsidR="00A414CE" w:rsidRPr="00A414CE" w:rsidRDefault="00A414CE" w:rsidP="00A414CE">
            <w:r w:rsidRPr="00A414CE">
              <w:t>364</w:t>
            </w:r>
          </w:p>
        </w:tc>
        <w:tc>
          <w:tcPr>
            <w:tcW w:w="960" w:type="dxa"/>
            <w:noWrap/>
            <w:hideMark/>
          </w:tcPr>
          <w:p w:rsidR="00A414CE" w:rsidRPr="00A414CE" w:rsidRDefault="00A414CE" w:rsidP="00A414CE">
            <w:r w:rsidRPr="00A414CE">
              <w:t>28632.96</w:t>
            </w:r>
          </w:p>
        </w:tc>
        <w:tc>
          <w:tcPr>
            <w:tcW w:w="960" w:type="dxa"/>
            <w:noWrap/>
            <w:hideMark/>
          </w:tcPr>
          <w:p w:rsidR="00A414CE" w:rsidRPr="00A414CE" w:rsidRDefault="00A414CE" w:rsidP="00A414CE">
            <w:r w:rsidRPr="00A414CE">
              <w:t>4</w:t>
            </w:r>
          </w:p>
        </w:tc>
        <w:tc>
          <w:tcPr>
            <w:tcW w:w="1081" w:type="dxa"/>
            <w:noWrap/>
            <w:hideMark/>
          </w:tcPr>
          <w:p w:rsidR="00A414CE" w:rsidRPr="00A414CE" w:rsidRDefault="00A414CE" w:rsidP="00A414CE">
            <w:r w:rsidRPr="00A414CE">
              <w:t>153</w:t>
            </w:r>
          </w:p>
        </w:tc>
      </w:tr>
      <w:tr w:rsidR="00A414CE" w:rsidRPr="00A414CE" w:rsidTr="00A414CE">
        <w:trPr>
          <w:trHeight w:val="300"/>
        </w:trPr>
        <w:tc>
          <w:tcPr>
            <w:tcW w:w="1616" w:type="dxa"/>
            <w:noWrap/>
            <w:hideMark/>
          </w:tcPr>
          <w:p w:rsidR="00A414CE" w:rsidRPr="00A414CE" w:rsidRDefault="00A414CE" w:rsidP="00A414CE">
            <w:r w:rsidRPr="00A414CE">
              <w:t>3</w:t>
            </w:r>
          </w:p>
        </w:tc>
        <w:tc>
          <w:tcPr>
            <w:tcW w:w="1596" w:type="dxa"/>
            <w:noWrap/>
            <w:hideMark/>
          </w:tcPr>
          <w:p w:rsidR="00A414CE" w:rsidRPr="00A414CE" w:rsidRDefault="00A414CE" w:rsidP="00A414CE">
            <w:r w:rsidRPr="00A414CE">
              <w:t>397</w:t>
            </w:r>
          </w:p>
        </w:tc>
        <w:tc>
          <w:tcPr>
            <w:tcW w:w="1001" w:type="dxa"/>
            <w:noWrap/>
            <w:hideMark/>
          </w:tcPr>
          <w:p w:rsidR="00A414CE" w:rsidRPr="00A414CE" w:rsidRDefault="00A414CE" w:rsidP="00A414CE">
            <w:r w:rsidRPr="00A414CE">
              <w:t>10860</w:t>
            </w:r>
          </w:p>
        </w:tc>
        <w:tc>
          <w:tcPr>
            <w:tcW w:w="967" w:type="dxa"/>
            <w:noWrap/>
            <w:hideMark/>
          </w:tcPr>
          <w:p w:rsidR="00A414CE" w:rsidRPr="00A414CE" w:rsidRDefault="00A414CE" w:rsidP="00A414CE">
            <w:r w:rsidRPr="00A414CE">
              <w:t>157</w:t>
            </w:r>
          </w:p>
        </w:tc>
        <w:tc>
          <w:tcPr>
            <w:tcW w:w="960" w:type="dxa"/>
            <w:noWrap/>
            <w:hideMark/>
          </w:tcPr>
          <w:p w:rsidR="00A414CE" w:rsidRPr="00A414CE" w:rsidRDefault="00A414CE" w:rsidP="00A414CE">
            <w:r w:rsidRPr="00A414CE">
              <w:t>5</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23065</w:t>
            </w:r>
          </w:p>
        </w:tc>
        <w:tc>
          <w:tcPr>
            <w:tcW w:w="960" w:type="dxa"/>
            <w:noWrap/>
            <w:hideMark/>
          </w:tcPr>
          <w:p w:rsidR="00A414CE" w:rsidRPr="00A414CE" w:rsidRDefault="00A414CE" w:rsidP="00A414CE">
            <w:r w:rsidRPr="00A414CE">
              <w:t>1773</w:t>
            </w:r>
          </w:p>
        </w:tc>
        <w:tc>
          <w:tcPr>
            <w:tcW w:w="960" w:type="dxa"/>
            <w:noWrap/>
            <w:hideMark/>
          </w:tcPr>
          <w:p w:rsidR="00A414CE" w:rsidRPr="00A414CE" w:rsidRDefault="00A414CE" w:rsidP="00A414CE">
            <w:r w:rsidRPr="00A414CE">
              <w:t>105269.9</w:t>
            </w:r>
          </w:p>
        </w:tc>
        <w:tc>
          <w:tcPr>
            <w:tcW w:w="960" w:type="dxa"/>
            <w:noWrap/>
            <w:hideMark/>
          </w:tcPr>
          <w:p w:rsidR="00A414CE" w:rsidRPr="00A414CE" w:rsidRDefault="00A414CE" w:rsidP="00A414CE">
            <w:r w:rsidRPr="00A414CE">
              <w:t>1.22</w:t>
            </w:r>
          </w:p>
        </w:tc>
        <w:tc>
          <w:tcPr>
            <w:tcW w:w="1081" w:type="dxa"/>
            <w:noWrap/>
            <w:hideMark/>
          </w:tcPr>
          <w:p w:rsidR="00A414CE" w:rsidRPr="00A414CE" w:rsidRDefault="00A414CE" w:rsidP="00A414CE">
            <w:r w:rsidRPr="00A414CE">
              <w:t>1376</w:t>
            </w:r>
          </w:p>
        </w:tc>
      </w:tr>
      <w:tr w:rsidR="00A414CE" w:rsidRPr="00A414CE" w:rsidTr="00A414CE">
        <w:trPr>
          <w:trHeight w:val="300"/>
        </w:trPr>
        <w:tc>
          <w:tcPr>
            <w:tcW w:w="1616" w:type="dxa"/>
            <w:noWrap/>
            <w:hideMark/>
          </w:tcPr>
          <w:p w:rsidR="00A414CE" w:rsidRPr="00A414CE" w:rsidRDefault="00A414CE" w:rsidP="00A414CE">
            <w:r w:rsidRPr="00A414CE">
              <w:t>4</w:t>
            </w:r>
          </w:p>
        </w:tc>
        <w:tc>
          <w:tcPr>
            <w:tcW w:w="1596" w:type="dxa"/>
            <w:noWrap/>
            <w:hideMark/>
          </w:tcPr>
          <w:p w:rsidR="00A414CE" w:rsidRPr="00A414CE" w:rsidRDefault="00A414CE" w:rsidP="00A414CE">
            <w:r w:rsidRPr="00A414CE">
              <w:t>25</w:t>
            </w:r>
          </w:p>
        </w:tc>
        <w:tc>
          <w:tcPr>
            <w:tcW w:w="1001" w:type="dxa"/>
            <w:noWrap/>
            <w:hideMark/>
          </w:tcPr>
          <w:p w:rsidR="00A414CE" w:rsidRPr="00A414CE" w:rsidRDefault="00A414CE" w:rsidP="00A414CE">
            <w:r w:rsidRPr="00A414CE">
              <w:t>2000</w:t>
            </w:r>
          </w:p>
        </w:tc>
        <w:tc>
          <w:tcPr>
            <w:tcW w:w="967" w:type="dxa"/>
            <w:noWrap/>
            <w:hideMark/>
          </w:tcPr>
          <w:p w:rsidR="00A414CE" w:rsidRPr="00A414CE" w:rsidRDefault="00A414CE" w:rsidP="00A414CE">
            <w:r w:rsidRPr="00A414CE">
              <w:t>500</w:t>
            </w:r>
          </w:p>
        </w:tc>
        <w:tc>
          <w:tcPr>
            <w:tcW w:w="960" w:type="dxa"/>
            <w:noWrap/>
            <w:hideMark/>
          </w:tcPr>
          <w:p w:rsidR="00A414CE" w:rsidRPr="00A414CE" w:rsidRDefault="00A414CE" w:rsidP="00A414CE">
            <w:r w:rsidRPr="00A414CE">
              <w:t>7</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53</w:t>
            </w:r>
          </w:p>
        </w:tc>
        <w:tc>
          <w:tcPr>
            <w:tcW w:w="960" w:type="dxa"/>
            <w:noWrap/>
            <w:hideMark/>
          </w:tcPr>
          <w:p w:rsidR="00A414CE" w:rsidRPr="00A414CE" w:rsidRDefault="00A414CE" w:rsidP="00A414CE">
            <w:r w:rsidRPr="00A414CE">
              <w:t>42</w:t>
            </w:r>
          </w:p>
        </w:tc>
        <w:tc>
          <w:tcPr>
            <w:tcW w:w="960" w:type="dxa"/>
            <w:noWrap/>
            <w:hideMark/>
          </w:tcPr>
          <w:p w:rsidR="00A414CE" w:rsidRPr="00A414CE" w:rsidRDefault="00A414CE" w:rsidP="00A414CE">
            <w:r w:rsidRPr="00A414CE">
              <w:t>1771.74</w:t>
            </w:r>
          </w:p>
        </w:tc>
        <w:tc>
          <w:tcPr>
            <w:tcW w:w="960" w:type="dxa"/>
            <w:noWrap/>
            <w:hideMark/>
          </w:tcPr>
          <w:p w:rsidR="00A414CE" w:rsidRPr="00A414CE" w:rsidRDefault="00A414CE" w:rsidP="00A414CE">
            <w:r w:rsidRPr="00A414CE">
              <w:t>250</w:t>
            </w:r>
          </w:p>
        </w:tc>
        <w:tc>
          <w:tcPr>
            <w:tcW w:w="1081" w:type="dxa"/>
            <w:noWrap/>
            <w:hideMark/>
          </w:tcPr>
          <w:p w:rsidR="00A414CE" w:rsidRPr="00A414CE" w:rsidRDefault="00A414CE" w:rsidP="00A414CE">
            <w:r w:rsidRPr="00A414CE">
              <w:t>17</w:t>
            </w:r>
          </w:p>
        </w:tc>
      </w:tr>
      <w:tr w:rsidR="00A414CE" w:rsidRPr="00A414CE" w:rsidTr="00A414CE">
        <w:trPr>
          <w:trHeight w:val="300"/>
        </w:trPr>
        <w:tc>
          <w:tcPr>
            <w:tcW w:w="1616" w:type="dxa"/>
            <w:noWrap/>
            <w:hideMark/>
          </w:tcPr>
          <w:p w:rsidR="00A414CE" w:rsidRPr="00A414CE" w:rsidRDefault="00A414CE" w:rsidP="00A414CE">
            <w:r w:rsidRPr="00A414CE">
              <w:t>6</w:t>
            </w:r>
          </w:p>
        </w:tc>
        <w:tc>
          <w:tcPr>
            <w:tcW w:w="1596" w:type="dxa"/>
            <w:noWrap/>
            <w:hideMark/>
          </w:tcPr>
          <w:p w:rsidR="00A414CE" w:rsidRPr="00A414CE" w:rsidRDefault="00A414CE" w:rsidP="00A414CE">
            <w:r w:rsidRPr="00A414CE">
              <w:t>61</w:t>
            </w:r>
          </w:p>
        </w:tc>
        <w:tc>
          <w:tcPr>
            <w:tcW w:w="1001" w:type="dxa"/>
            <w:noWrap/>
            <w:hideMark/>
          </w:tcPr>
          <w:p w:rsidR="00A414CE" w:rsidRPr="00A414CE" w:rsidRDefault="00A414CE" w:rsidP="00A414CE">
            <w:r w:rsidRPr="00A414CE">
              <w:t>10000</w:t>
            </w:r>
          </w:p>
        </w:tc>
        <w:tc>
          <w:tcPr>
            <w:tcW w:w="967" w:type="dxa"/>
            <w:noWrap/>
            <w:hideMark/>
          </w:tcPr>
          <w:p w:rsidR="00A414CE" w:rsidRPr="00A414CE" w:rsidRDefault="00A414CE" w:rsidP="00A414CE">
            <w:r w:rsidRPr="00A414CE">
              <w:t>480</w:t>
            </w:r>
          </w:p>
        </w:tc>
        <w:tc>
          <w:tcPr>
            <w:tcW w:w="960" w:type="dxa"/>
            <w:noWrap/>
            <w:hideMark/>
          </w:tcPr>
          <w:p w:rsidR="00A414CE" w:rsidRPr="00A414CE" w:rsidRDefault="00A414CE" w:rsidP="00A414CE">
            <w:r w:rsidRPr="00A414CE">
              <w:t>5</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538</w:t>
            </w:r>
          </w:p>
        </w:tc>
        <w:tc>
          <w:tcPr>
            <w:tcW w:w="960" w:type="dxa"/>
            <w:noWrap/>
            <w:hideMark/>
          </w:tcPr>
          <w:p w:rsidR="00A414CE" w:rsidRPr="00A414CE" w:rsidRDefault="00A414CE" w:rsidP="00A414CE">
            <w:r w:rsidRPr="00A414CE">
              <w:t>234</w:t>
            </w:r>
          </w:p>
        </w:tc>
        <w:tc>
          <w:tcPr>
            <w:tcW w:w="960" w:type="dxa"/>
            <w:noWrap/>
            <w:hideMark/>
          </w:tcPr>
          <w:p w:rsidR="00A414CE" w:rsidRPr="00A414CE" w:rsidRDefault="00A414CE" w:rsidP="00A414CE">
            <w:r w:rsidRPr="00A414CE">
              <w:t>8153.92</w:t>
            </w:r>
          </w:p>
        </w:tc>
        <w:tc>
          <w:tcPr>
            <w:tcW w:w="960" w:type="dxa"/>
            <w:noWrap/>
            <w:hideMark/>
          </w:tcPr>
          <w:p w:rsidR="00A414CE" w:rsidRPr="00A414CE" w:rsidRDefault="00A414CE" w:rsidP="00A414CE">
            <w:r w:rsidRPr="00A414CE">
              <w:t>13.28</w:t>
            </w:r>
          </w:p>
        </w:tc>
        <w:tc>
          <w:tcPr>
            <w:tcW w:w="1081" w:type="dxa"/>
            <w:noWrap/>
            <w:hideMark/>
          </w:tcPr>
          <w:p w:rsidR="00A414CE" w:rsidRPr="00A414CE" w:rsidRDefault="00A414CE" w:rsidP="00A414CE">
            <w:r w:rsidRPr="00A414CE">
              <w:t>173</w:t>
            </w:r>
          </w:p>
        </w:tc>
      </w:tr>
      <w:tr w:rsidR="00A414CE" w:rsidRPr="00A414CE" w:rsidTr="00A414CE">
        <w:trPr>
          <w:trHeight w:val="300"/>
        </w:trPr>
        <w:tc>
          <w:tcPr>
            <w:tcW w:w="1616" w:type="dxa"/>
            <w:noWrap/>
            <w:hideMark/>
          </w:tcPr>
          <w:p w:rsidR="00A414CE" w:rsidRPr="00A414CE" w:rsidRDefault="00A414CE" w:rsidP="00A414CE">
            <w:r w:rsidRPr="00A414CE">
              <w:t>7</w:t>
            </w:r>
          </w:p>
        </w:tc>
        <w:tc>
          <w:tcPr>
            <w:tcW w:w="1596" w:type="dxa"/>
            <w:noWrap/>
            <w:hideMark/>
          </w:tcPr>
          <w:p w:rsidR="00A414CE" w:rsidRPr="00A414CE" w:rsidRDefault="00A414CE" w:rsidP="00A414CE">
            <w:r w:rsidRPr="00A414CE">
              <w:t>482</w:t>
            </w:r>
          </w:p>
        </w:tc>
        <w:tc>
          <w:tcPr>
            <w:tcW w:w="1001" w:type="dxa"/>
            <w:noWrap/>
            <w:hideMark/>
          </w:tcPr>
          <w:p w:rsidR="00A414CE" w:rsidRPr="00A414CE" w:rsidRDefault="00A414CE" w:rsidP="00A414CE">
            <w:r w:rsidRPr="00A414CE">
              <w:t>17000</w:t>
            </w:r>
          </w:p>
        </w:tc>
        <w:tc>
          <w:tcPr>
            <w:tcW w:w="967" w:type="dxa"/>
            <w:noWrap/>
            <w:hideMark/>
          </w:tcPr>
          <w:p w:rsidR="00A414CE" w:rsidRPr="00A414CE" w:rsidRDefault="00A414CE" w:rsidP="00A414CE">
            <w:r w:rsidRPr="00A414CE">
              <w:t>100</w:t>
            </w:r>
          </w:p>
        </w:tc>
        <w:tc>
          <w:tcPr>
            <w:tcW w:w="960" w:type="dxa"/>
            <w:noWrap/>
            <w:hideMark/>
          </w:tcPr>
          <w:p w:rsidR="00A414CE" w:rsidRPr="00A414CE" w:rsidRDefault="00A414CE" w:rsidP="00A414CE">
            <w:r w:rsidRPr="00A414CE">
              <w:t>5</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5779</w:t>
            </w:r>
          </w:p>
        </w:tc>
        <w:tc>
          <w:tcPr>
            <w:tcW w:w="960" w:type="dxa"/>
            <w:noWrap/>
            <w:hideMark/>
          </w:tcPr>
          <w:p w:rsidR="00A414CE" w:rsidRPr="00A414CE" w:rsidRDefault="00A414CE" w:rsidP="00A414CE">
            <w:r w:rsidRPr="00A414CE">
              <w:t>556</w:t>
            </w:r>
          </w:p>
        </w:tc>
        <w:tc>
          <w:tcPr>
            <w:tcW w:w="960" w:type="dxa"/>
            <w:noWrap/>
            <w:hideMark/>
          </w:tcPr>
          <w:p w:rsidR="00A414CE" w:rsidRPr="00A414CE" w:rsidRDefault="00A414CE" w:rsidP="00A414CE">
            <w:r w:rsidRPr="00A414CE">
              <w:t>28783.39</w:t>
            </w:r>
          </w:p>
        </w:tc>
        <w:tc>
          <w:tcPr>
            <w:tcW w:w="960" w:type="dxa"/>
            <w:noWrap/>
            <w:hideMark/>
          </w:tcPr>
          <w:p w:rsidR="00A414CE" w:rsidRPr="00A414CE" w:rsidRDefault="00A414CE" w:rsidP="00A414CE">
            <w:r w:rsidRPr="00A414CE">
              <w:t>12.54</w:t>
            </w:r>
          </w:p>
        </w:tc>
        <w:tc>
          <w:tcPr>
            <w:tcW w:w="1081" w:type="dxa"/>
            <w:noWrap/>
            <w:hideMark/>
          </w:tcPr>
          <w:p w:rsidR="00A414CE" w:rsidRPr="00A414CE" w:rsidRDefault="00A414CE" w:rsidP="00A414CE">
            <w:r w:rsidRPr="00A414CE">
              <w:t>74</w:t>
            </w:r>
          </w:p>
        </w:tc>
      </w:tr>
      <w:tr w:rsidR="00A414CE" w:rsidRPr="00A414CE" w:rsidTr="00A414CE">
        <w:trPr>
          <w:trHeight w:val="300"/>
        </w:trPr>
        <w:tc>
          <w:tcPr>
            <w:tcW w:w="1616" w:type="dxa"/>
            <w:noWrap/>
            <w:hideMark/>
          </w:tcPr>
          <w:p w:rsidR="00A414CE" w:rsidRPr="00A414CE" w:rsidRDefault="00A414CE" w:rsidP="00A414CE">
            <w:r w:rsidRPr="00A414CE">
              <w:t>9</w:t>
            </w:r>
          </w:p>
        </w:tc>
        <w:tc>
          <w:tcPr>
            <w:tcW w:w="1596" w:type="dxa"/>
            <w:noWrap/>
            <w:hideMark/>
          </w:tcPr>
          <w:p w:rsidR="00A414CE" w:rsidRPr="00A414CE" w:rsidRDefault="00A414CE" w:rsidP="00A414CE">
            <w:r w:rsidRPr="00A414CE">
              <w:t>226</w:t>
            </w:r>
          </w:p>
        </w:tc>
        <w:tc>
          <w:tcPr>
            <w:tcW w:w="1001" w:type="dxa"/>
            <w:noWrap/>
            <w:hideMark/>
          </w:tcPr>
          <w:p w:rsidR="00A414CE" w:rsidRPr="00A414CE" w:rsidRDefault="00A414CE" w:rsidP="00A414CE">
            <w:r w:rsidRPr="00A414CE">
              <w:t>6005.2</w:t>
            </w:r>
          </w:p>
        </w:tc>
        <w:tc>
          <w:tcPr>
            <w:tcW w:w="967" w:type="dxa"/>
            <w:noWrap/>
            <w:hideMark/>
          </w:tcPr>
          <w:p w:rsidR="00A414CE" w:rsidRPr="00A414CE" w:rsidRDefault="00A414CE" w:rsidP="00A414CE">
            <w:r w:rsidRPr="00A414CE">
              <w:t>600</w:t>
            </w:r>
          </w:p>
        </w:tc>
        <w:tc>
          <w:tcPr>
            <w:tcW w:w="960" w:type="dxa"/>
            <w:noWrap/>
            <w:hideMark/>
          </w:tcPr>
          <w:p w:rsidR="00A414CE" w:rsidRPr="00A414CE" w:rsidRDefault="00A414CE" w:rsidP="00A414CE">
            <w:r w:rsidRPr="00A414CE">
              <w:t>5</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3505</w:t>
            </w:r>
          </w:p>
        </w:tc>
        <w:tc>
          <w:tcPr>
            <w:tcW w:w="960" w:type="dxa"/>
            <w:noWrap/>
            <w:hideMark/>
          </w:tcPr>
          <w:p w:rsidR="00A414CE" w:rsidRPr="00A414CE" w:rsidRDefault="00A414CE" w:rsidP="00A414CE">
            <w:r w:rsidRPr="00A414CE">
              <w:t>261</w:t>
            </w:r>
          </w:p>
        </w:tc>
        <w:tc>
          <w:tcPr>
            <w:tcW w:w="960" w:type="dxa"/>
            <w:noWrap/>
            <w:hideMark/>
          </w:tcPr>
          <w:p w:rsidR="00A414CE" w:rsidRPr="00A414CE" w:rsidRDefault="00A414CE" w:rsidP="00A414CE">
            <w:r w:rsidRPr="00A414CE">
              <w:t>6671.32</w:t>
            </w:r>
          </w:p>
        </w:tc>
        <w:tc>
          <w:tcPr>
            <w:tcW w:w="960" w:type="dxa"/>
            <w:noWrap/>
            <w:hideMark/>
          </w:tcPr>
          <w:p w:rsidR="00A414CE" w:rsidRPr="00A414CE" w:rsidRDefault="00A414CE" w:rsidP="00A414CE">
            <w:r w:rsidRPr="00A414CE">
              <w:t>254.81</w:t>
            </w:r>
          </w:p>
        </w:tc>
        <w:tc>
          <w:tcPr>
            <w:tcW w:w="1081" w:type="dxa"/>
            <w:noWrap/>
            <w:hideMark/>
          </w:tcPr>
          <w:p w:rsidR="00A414CE" w:rsidRPr="00A414CE" w:rsidRDefault="00A414CE" w:rsidP="00A414CE">
            <w:r w:rsidRPr="00A414CE">
              <w:t>35</w:t>
            </w:r>
          </w:p>
        </w:tc>
      </w:tr>
      <w:tr w:rsidR="00A414CE" w:rsidRPr="00A414CE" w:rsidTr="00A414CE">
        <w:trPr>
          <w:trHeight w:val="300"/>
        </w:trPr>
        <w:tc>
          <w:tcPr>
            <w:tcW w:w="1616" w:type="dxa"/>
            <w:noWrap/>
            <w:hideMark/>
          </w:tcPr>
          <w:p w:rsidR="00A414CE" w:rsidRPr="00A414CE" w:rsidRDefault="00A414CE" w:rsidP="00A414CE">
            <w:r w:rsidRPr="00A414CE">
              <w:t>10</w:t>
            </w:r>
          </w:p>
        </w:tc>
        <w:tc>
          <w:tcPr>
            <w:tcW w:w="1596" w:type="dxa"/>
            <w:noWrap/>
            <w:hideMark/>
          </w:tcPr>
          <w:p w:rsidR="00A414CE" w:rsidRPr="00A414CE" w:rsidRDefault="00A414CE" w:rsidP="00A414CE">
            <w:r w:rsidRPr="00A414CE">
              <w:t>0</w:t>
            </w:r>
          </w:p>
        </w:tc>
        <w:tc>
          <w:tcPr>
            <w:tcW w:w="1001" w:type="dxa"/>
            <w:noWrap/>
            <w:hideMark/>
          </w:tcPr>
          <w:p w:rsidR="00A414CE" w:rsidRPr="00A414CE" w:rsidRDefault="00A414CE" w:rsidP="00A414CE">
            <w:r w:rsidRPr="00A414CE">
              <w:t>0</w:t>
            </w:r>
          </w:p>
        </w:tc>
        <w:tc>
          <w:tcPr>
            <w:tcW w:w="967"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2</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30000</w:t>
            </w:r>
          </w:p>
        </w:tc>
        <w:tc>
          <w:tcPr>
            <w:tcW w:w="960" w:type="dxa"/>
            <w:noWrap/>
            <w:hideMark/>
          </w:tcPr>
          <w:p w:rsidR="00A414CE" w:rsidRPr="00A414CE" w:rsidRDefault="00A414CE" w:rsidP="00A414CE">
            <w:r w:rsidRPr="00A414CE">
              <w:t>30000</w:t>
            </w:r>
          </w:p>
        </w:tc>
        <w:tc>
          <w:tcPr>
            <w:tcW w:w="1081" w:type="dxa"/>
            <w:noWrap/>
            <w:hideMark/>
          </w:tcPr>
          <w:p w:rsidR="00A414CE" w:rsidRPr="00A414CE" w:rsidRDefault="00A414CE" w:rsidP="00A414CE">
            <w:r w:rsidRPr="00A414CE">
              <w:t>1</w:t>
            </w:r>
          </w:p>
        </w:tc>
      </w:tr>
      <w:tr w:rsidR="00A414CE" w:rsidRPr="00A414CE" w:rsidTr="00A414CE">
        <w:trPr>
          <w:trHeight w:val="300"/>
        </w:trPr>
        <w:tc>
          <w:tcPr>
            <w:tcW w:w="1616" w:type="dxa"/>
            <w:noWrap/>
            <w:hideMark/>
          </w:tcPr>
          <w:p w:rsidR="00A414CE" w:rsidRPr="00A414CE" w:rsidRDefault="00A414CE" w:rsidP="00A414CE">
            <w:r w:rsidRPr="00A414CE">
              <w:t>11</w:t>
            </w:r>
          </w:p>
        </w:tc>
        <w:tc>
          <w:tcPr>
            <w:tcW w:w="1596" w:type="dxa"/>
            <w:noWrap/>
            <w:hideMark/>
          </w:tcPr>
          <w:p w:rsidR="00A414CE" w:rsidRPr="00A414CE" w:rsidRDefault="00A414CE" w:rsidP="00A414CE">
            <w:r w:rsidRPr="00A414CE">
              <w:t>13</w:t>
            </w:r>
          </w:p>
        </w:tc>
        <w:tc>
          <w:tcPr>
            <w:tcW w:w="1001" w:type="dxa"/>
            <w:noWrap/>
            <w:hideMark/>
          </w:tcPr>
          <w:p w:rsidR="00A414CE" w:rsidRPr="00A414CE" w:rsidRDefault="00A414CE" w:rsidP="00A414CE">
            <w:r w:rsidRPr="00A414CE">
              <w:t>5000</w:t>
            </w:r>
          </w:p>
        </w:tc>
        <w:tc>
          <w:tcPr>
            <w:tcW w:w="967" w:type="dxa"/>
            <w:noWrap/>
            <w:hideMark/>
          </w:tcPr>
          <w:p w:rsidR="00A414CE" w:rsidRPr="00A414CE" w:rsidRDefault="00A414CE" w:rsidP="00A414CE">
            <w:r w:rsidRPr="00A414CE">
              <w:t>500</w:t>
            </w:r>
          </w:p>
        </w:tc>
        <w:tc>
          <w:tcPr>
            <w:tcW w:w="960" w:type="dxa"/>
            <w:noWrap/>
            <w:hideMark/>
          </w:tcPr>
          <w:p w:rsidR="00A414CE" w:rsidRPr="00A414CE" w:rsidRDefault="00A414CE" w:rsidP="00A414CE">
            <w:r w:rsidRPr="00A414CE">
              <w:t>5</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10</w:t>
            </w:r>
          </w:p>
        </w:tc>
        <w:tc>
          <w:tcPr>
            <w:tcW w:w="960" w:type="dxa"/>
            <w:noWrap/>
            <w:hideMark/>
          </w:tcPr>
          <w:p w:rsidR="00A414CE" w:rsidRPr="00A414CE" w:rsidRDefault="00A414CE" w:rsidP="00A414CE">
            <w:r w:rsidRPr="00A414CE">
              <w:t>28</w:t>
            </w:r>
          </w:p>
        </w:tc>
        <w:tc>
          <w:tcPr>
            <w:tcW w:w="960" w:type="dxa"/>
            <w:noWrap/>
            <w:hideMark/>
          </w:tcPr>
          <w:p w:rsidR="00A414CE" w:rsidRPr="00A414CE" w:rsidRDefault="00A414CE" w:rsidP="00A414CE">
            <w:r w:rsidRPr="00A414CE">
              <w:t>1899.05</w:t>
            </w:r>
          </w:p>
        </w:tc>
        <w:tc>
          <w:tcPr>
            <w:tcW w:w="960" w:type="dxa"/>
            <w:noWrap/>
            <w:hideMark/>
          </w:tcPr>
          <w:p w:rsidR="00A414CE" w:rsidRPr="00A414CE" w:rsidRDefault="00A414CE" w:rsidP="00A414CE">
            <w:r w:rsidRPr="00A414CE">
              <w:t>105.26</w:t>
            </w:r>
          </w:p>
        </w:tc>
        <w:tc>
          <w:tcPr>
            <w:tcW w:w="1081" w:type="dxa"/>
            <w:noWrap/>
            <w:hideMark/>
          </w:tcPr>
          <w:p w:rsidR="00A414CE" w:rsidRPr="00A414CE" w:rsidRDefault="00A414CE" w:rsidP="00A414CE">
            <w:r w:rsidRPr="00A414CE">
              <w:t>15</w:t>
            </w:r>
          </w:p>
        </w:tc>
      </w:tr>
      <w:tr w:rsidR="00A414CE" w:rsidRPr="00A414CE" w:rsidTr="00A414CE">
        <w:trPr>
          <w:trHeight w:val="300"/>
        </w:trPr>
        <w:tc>
          <w:tcPr>
            <w:tcW w:w="1616" w:type="dxa"/>
            <w:noWrap/>
            <w:hideMark/>
          </w:tcPr>
          <w:p w:rsidR="00A414CE" w:rsidRPr="00A414CE" w:rsidRDefault="00A414CE" w:rsidP="00A414CE">
            <w:r w:rsidRPr="00A414CE">
              <w:t>12</w:t>
            </w:r>
          </w:p>
        </w:tc>
        <w:tc>
          <w:tcPr>
            <w:tcW w:w="1596" w:type="dxa"/>
            <w:noWrap/>
            <w:hideMark/>
          </w:tcPr>
          <w:p w:rsidR="00A414CE" w:rsidRPr="00A414CE" w:rsidRDefault="00A414CE" w:rsidP="00A414CE">
            <w:r w:rsidRPr="00A414CE">
              <w:t>56</w:t>
            </w:r>
          </w:p>
        </w:tc>
        <w:tc>
          <w:tcPr>
            <w:tcW w:w="1001" w:type="dxa"/>
            <w:noWrap/>
            <w:hideMark/>
          </w:tcPr>
          <w:p w:rsidR="00A414CE" w:rsidRPr="00A414CE" w:rsidRDefault="00A414CE" w:rsidP="00A414CE">
            <w:r w:rsidRPr="00A414CE">
              <w:t>8800</w:t>
            </w:r>
          </w:p>
        </w:tc>
        <w:tc>
          <w:tcPr>
            <w:tcW w:w="967" w:type="dxa"/>
            <w:noWrap/>
            <w:hideMark/>
          </w:tcPr>
          <w:p w:rsidR="00A414CE" w:rsidRPr="00A414CE" w:rsidRDefault="00A414CE" w:rsidP="00A414CE">
            <w:r w:rsidRPr="00A414CE">
              <w:t>400</w:t>
            </w:r>
          </w:p>
        </w:tc>
        <w:tc>
          <w:tcPr>
            <w:tcW w:w="960" w:type="dxa"/>
            <w:noWrap/>
            <w:hideMark/>
          </w:tcPr>
          <w:p w:rsidR="00A414CE" w:rsidRPr="00A414CE" w:rsidRDefault="00A414CE" w:rsidP="00A414CE">
            <w:r w:rsidRPr="00A414CE">
              <w:t>5</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991</w:t>
            </w:r>
          </w:p>
        </w:tc>
        <w:tc>
          <w:tcPr>
            <w:tcW w:w="960" w:type="dxa"/>
            <w:noWrap/>
            <w:hideMark/>
          </w:tcPr>
          <w:p w:rsidR="00A414CE" w:rsidRPr="00A414CE" w:rsidRDefault="00A414CE" w:rsidP="00A414CE">
            <w:r w:rsidRPr="00A414CE">
              <w:t>112</w:t>
            </w:r>
          </w:p>
        </w:tc>
        <w:tc>
          <w:tcPr>
            <w:tcW w:w="960" w:type="dxa"/>
            <w:noWrap/>
            <w:hideMark/>
          </w:tcPr>
          <w:p w:rsidR="00A414CE" w:rsidRPr="00A414CE" w:rsidRDefault="00A414CE" w:rsidP="00A414CE">
            <w:r w:rsidRPr="00A414CE">
              <w:t>4204.96</w:t>
            </w:r>
          </w:p>
        </w:tc>
        <w:tc>
          <w:tcPr>
            <w:tcW w:w="960" w:type="dxa"/>
            <w:noWrap/>
            <w:hideMark/>
          </w:tcPr>
          <w:p w:rsidR="00A414CE" w:rsidRPr="00A414CE" w:rsidRDefault="00A414CE" w:rsidP="00A414CE">
            <w:r w:rsidRPr="00A414CE">
              <w:t>16.13</w:t>
            </w:r>
          </w:p>
        </w:tc>
        <w:tc>
          <w:tcPr>
            <w:tcW w:w="1081" w:type="dxa"/>
            <w:noWrap/>
            <w:hideMark/>
          </w:tcPr>
          <w:p w:rsidR="00A414CE" w:rsidRPr="00A414CE" w:rsidRDefault="00A414CE" w:rsidP="00A414CE">
            <w:r w:rsidRPr="00A414CE">
              <w:t>56</w:t>
            </w:r>
          </w:p>
        </w:tc>
      </w:tr>
      <w:tr w:rsidR="00A414CE" w:rsidRPr="00A414CE" w:rsidTr="00A414CE">
        <w:trPr>
          <w:trHeight w:val="300"/>
        </w:trPr>
        <w:tc>
          <w:tcPr>
            <w:tcW w:w="1616" w:type="dxa"/>
            <w:noWrap/>
            <w:hideMark/>
          </w:tcPr>
          <w:p w:rsidR="00A414CE" w:rsidRPr="00A414CE" w:rsidRDefault="00A414CE" w:rsidP="00A414CE">
            <w:r w:rsidRPr="00A414CE">
              <w:t>13</w:t>
            </w:r>
          </w:p>
        </w:tc>
        <w:tc>
          <w:tcPr>
            <w:tcW w:w="1596" w:type="dxa"/>
            <w:noWrap/>
            <w:hideMark/>
          </w:tcPr>
          <w:p w:rsidR="00A414CE" w:rsidRPr="00A414CE" w:rsidRDefault="00A414CE" w:rsidP="00A414CE">
            <w:r w:rsidRPr="00A414CE">
              <w:t>52</w:t>
            </w:r>
          </w:p>
        </w:tc>
        <w:tc>
          <w:tcPr>
            <w:tcW w:w="1001" w:type="dxa"/>
            <w:noWrap/>
            <w:hideMark/>
          </w:tcPr>
          <w:p w:rsidR="00A414CE" w:rsidRPr="00A414CE" w:rsidRDefault="00A414CE" w:rsidP="00A414CE">
            <w:r w:rsidRPr="00A414CE">
              <w:t>2333.33</w:t>
            </w:r>
          </w:p>
        </w:tc>
        <w:tc>
          <w:tcPr>
            <w:tcW w:w="967" w:type="dxa"/>
            <w:noWrap/>
            <w:hideMark/>
          </w:tcPr>
          <w:p w:rsidR="00A414CE" w:rsidRPr="00A414CE" w:rsidRDefault="00A414CE" w:rsidP="00A414CE">
            <w:r w:rsidRPr="00A414CE">
              <w:t>415.54</w:t>
            </w:r>
          </w:p>
        </w:tc>
        <w:tc>
          <w:tcPr>
            <w:tcW w:w="960" w:type="dxa"/>
            <w:noWrap/>
            <w:hideMark/>
          </w:tcPr>
          <w:p w:rsidR="00A414CE" w:rsidRPr="00A414CE" w:rsidRDefault="00A414CE" w:rsidP="00A414CE">
            <w:r w:rsidRPr="00A414CE">
              <w:t>5</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440</w:t>
            </w:r>
          </w:p>
        </w:tc>
        <w:tc>
          <w:tcPr>
            <w:tcW w:w="960" w:type="dxa"/>
            <w:noWrap/>
            <w:hideMark/>
          </w:tcPr>
          <w:p w:rsidR="00A414CE" w:rsidRPr="00A414CE" w:rsidRDefault="00A414CE" w:rsidP="00A414CE">
            <w:r w:rsidRPr="00A414CE">
              <w:t>97</w:t>
            </w:r>
          </w:p>
        </w:tc>
        <w:tc>
          <w:tcPr>
            <w:tcW w:w="960" w:type="dxa"/>
            <w:noWrap/>
            <w:hideMark/>
          </w:tcPr>
          <w:p w:rsidR="00A414CE" w:rsidRPr="00A414CE" w:rsidRDefault="00A414CE" w:rsidP="00A414CE">
            <w:r w:rsidRPr="00A414CE">
              <w:t>3609.75</w:t>
            </w:r>
          </w:p>
        </w:tc>
        <w:tc>
          <w:tcPr>
            <w:tcW w:w="960" w:type="dxa"/>
            <w:noWrap/>
            <w:hideMark/>
          </w:tcPr>
          <w:p w:rsidR="00A414CE" w:rsidRPr="00A414CE" w:rsidRDefault="00A414CE" w:rsidP="00A414CE">
            <w:r w:rsidRPr="00A414CE">
              <w:t>116.67</w:t>
            </w:r>
          </w:p>
        </w:tc>
        <w:tc>
          <w:tcPr>
            <w:tcW w:w="1081" w:type="dxa"/>
            <w:noWrap/>
            <w:hideMark/>
          </w:tcPr>
          <w:p w:rsidR="00A414CE" w:rsidRPr="00A414CE" w:rsidRDefault="00A414CE" w:rsidP="00A414CE">
            <w:r w:rsidRPr="00A414CE">
              <w:t>45</w:t>
            </w:r>
          </w:p>
        </w:tc>
      </w:tr>
      <w:tr w:rsidR="00A414CE" w:rsidRPr="00A414CE" w:rsidTr="00A414CE">
        <w:trPr>
          <w:trHeight w:val="300"/>
        </w:trPr>
        <w:tc>
          <w:tcPr>
            <w:tcW w:w="1616" w:type="dxa"/>
            <w:noWrap/>
            <w:hideMark/>
          </w:tcPr>
          <w:p w:rsidR="00A414CE" w:rsidRPr="00A414CE" w:rsidRDefault="00A414CE" w:rsidP="00A414CE">
            <w:r w:rsidRPr="00A414CE">
              <w:lastRenderedPageBreak/>
              <w:t>14</w:t>
            </w:r>
          </w:p>
        </w:tc>
        <w:tc>
          <w:tcPr>
            <w:tcW w:w="1596" w:type="dxa"/>
            <w:noWrap/>
            <w:hideMark/>
          </w:tcPr>
          <w:p w:rsidR="00A414CE" w:rsidRPr="00A414CE" w:rsidRDefault="00A414CE" w:rsidP="00A414CE">
            <w:r w:rsidRPr="00A414CE">
              <w:t>1</w:t>
            </w:r>
          </w:p>
        </w:tc>
        <w:tc>
          <w:tcPr>
            <w:tcW w:w="1001" w:type="dxa"/>
            <w:noWrap/>
            <w:hideMark/>
          </w:tcPr>
          <w:p w:rsidR="00A414CE" w:rsidRPr="00A414CE" w:rsidRDefault="00A414CE" w:rsidP="00A414CE">
            <w:r w:rsidRPr="00A414CE">
              <w:t>3750</w:t>
            </w:r>
          </w:p>
        </w:tc>
        <w:tc>
          <w:tcPr>
            <w:tcW w:w="967" w:type="dxa"/>
            <w:noWrap/>
            <w:hideMark/>
          </w:tcPr>
          <w:p w:rsidR="00A414CE" w:rsidRPr="00A414CE" w:rsidRDefault="00A414CE" w:rsidP="00A414CE">
            <w:r w:rsidRPr="00A414CE">
              <w:t>375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9</w:t>
            </w:r>
          </w:p>
        </w:tc>
        <w:tc>
          <w:tcPr>
            <w:tcW w:w="960" w:type="dxa"/>
            <w:noWrap/>
            <w:hideMark/>
          </w:tcPr>
          <w:p w:rsidR="00A414CE" w:rsidRPr="00A414CE" w:rsidRDefault="00A414CE" w:rsidP="00A414CE">
            <w:r w:rsidRPr="00A414CE">
              <w:t>4</w:t>
            </w:r>
          </w:p>
        </w:tc>
        <w:tc>
          <w:tcPr>
            <w:tcW w:w="960" w:type="dxa"/>
            <w:noWrap/>
            <w:hideMark/>
          </w:tcPr>
          <w:p w:rsidR="00A414CE" w:rsidRPr="00A414CE" w:rsidRDefault="00A414CE" w:rsidP="00A414CE">
            <w:r w:rsidRPr="00A414CE">
              <w:t>31200</w:t>
            </w:r>
          </w:p>
        </w:tc>
        <w:tc>
          <w:tcPr>
            <w:tcW w:w="960" w:type="dxa"/>
            <w:noWrap/>
            <w:hideMark/>
          </w:tcPr>
          <w:p w:rsidR="00A414CE" w:rsidRPr="00A414CE" w:rsidRDefault="00A414CE" w:rsidP="00A414CE">
            <w:r w:rsidRPr="00A414CE">
              <w:t>5000</w:t>
            </w:r>
          </w:p>
        </w:tc>
        <w:tc>
          <w:tcPr>
            <w:tcW w:w="1081" w:type="dxa"/>
            <w:noWrap/>
            <w:hideMark/>
          </w:tcPr>
          <w:p w:rsidR="00A414CE" w:rsidRPr="00A414CE" w:rsidRDefault="00A414CE" w:rsidP="00A414CE">
            <w:r w:rsidRPr="00A414CE">
              <w:t>3</w:t>
            </w:r>
          </w:p>
        </w:tc>
      </w:tr>
      <w:tr w:rsidR="00A414CE" w:rsidRPr="00A414CE" w:rsidTr="00A414CE">
        <w:trPr>
          <w:trHeight w:val="300"/>
        </w:trPr>
        <w:tc>
          <w:tcPr>
            <w:tcW w:w="1616" w:type="dxa"/>
            <w:noWrap/>
            <w:hideMark/>
          </w:tcPr>
          <w:p w:rsidR="00A414CE" w:rsidRPr="00A414CE" w:rsidRDefault="00A414CE" w:rsidP="00A414CE">
            <w:r w:rsidRPr="00A414CE">
              <w:t>15</w:t>
            </w:r>
          </w:p>
        </w:tc>
        <w:tc>
          <w:tcPr>
            <w:tcW w:w="1596" w:type="dxa"/>
            <w:noWrap/>
            <w:hideMark/>
          </w:tcPr>
          <w:p w:rsidR="00A414CE" w:rsidRPr="00A414CE" w:rsidRDefault="00A414CE" w:rsidP="00A414CE">
            <w:r w:rsidRPr="00A414CE">
              <w:t>0</w:t>
            </w:r>
          </w:p>
        </w:tc>
        <w:tc>
          <w:tcPr>
            <w:tcW w:w="1001" w:type="dxa"/>
            <w:noWrap/>
            <w:hideMark/>
          </w:tcPr>
          <w:p w:rsidR="00A414CE" w:rsidRPr="00A414CE" w:rsidRDefault="00A414CE" w:rsidP="00A414CE">
            <w:r w:rsidRPr="00A414CE">
              <w:t>0</w:t>
            </w:r>
          </w:p>
        </w:tc>
        <w:tc>
          <w:tcPr>
            <w:tcW w:w="967"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5</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9828</w:t>
            </w:r>
          </w:p>
        </w:tc>
        <w:tc>
          <w:tcPr>
            <w:tcW w:w="960" w:type="dxa"/>
            <w:noWrap/>
            <w:hideMark/>
          </w:tcPr>
          <w:p w:rsidR="00A414CE" w:rsidRPr="00A414CE" w:rsidRDefault="00A414CE" w:rsidP="00A414CE">
            <w:r w:rsidRPr="00A414CE">
              <w:t>211</w:t>
            </w:r>
          </w:p>
        </w:tc>
        <w:tc>
          <w:tcPr>
            <w:tcW w:w="960" w:type="dxa"/>
            <w:noWrap/>
            <w:hideMark/>
          </w:tcPr>
          <w:p w:rsidR="00A414CE" w:rsidRPr="00A414CE" w:rsidRDefault="00A414CE" w:rsidP="00A414CE">
            <w:r w:rsidRPr="00A414CE">
              <w:t>10827.37</w:t>
            </w:r>
          </w:p>
        </w:tc>
        <w:tc>
          <w:tcPr>
            <w:tcW w:w="960" w:type="dxa"/>
            <w:noWrap/>
            <w:hideMark/>
          </w:tcPr>
          <w:p w:rsidR="00A414CE" w:rsidRPr="00A414CE" w:rsidRDefault="00A414CE" w:rsidP="00A414CE">
            <w:r w:rsidRPr="00A414CE">
              <w:t>1.32</w:t>
            </w:r>
          </w:p>
        </w:tc>
        <w:tc>
          <w:tcPr>
            <w:tcW w:w="1081" w:type="dxa"/>
            <w:noWrap/>
            <w:hideMark/>
          </w:tcPr>
          <w:p w:rsidR="00A414CE" w:rsidRPr="00A414CE" w:rsidRDefault="00A414CE" w:rsidP="00A414CE">
            <w:r w:rsidRPr="00A414CE">
              <w:t>211</w:t>
            </w:r>
          </w:p>
        </w:tc>
      </w:tr>
      <w:tr w:rsidR="00A414CE" w:rsidRPr="00A414CE" w:rsidTr="00A414CE">
        <w:trPr>
          <w:trHeight w:val="300"/>
        </w:trPr>
        <w:tc>
          <w:tcPr>
            <w:tcW w:w="1616" w:type="dxa"/>
            <w:noWrap/>
            <w:hideMark/>
          </w:tcPr>
          <w:p w:rsidR="00A414CE" w:rsidRPr="00A414CE" w:rsidRDefault="00A414CE" w:rsidP="00A414CE">
            <w:r w:rsidRPr="00A414CE">
              <w:t>16</w:t>
            </w:r>
          </w:p>
        </w:tc>
        <w:tc>
          <w:tcPr>
            <w:tcW w:w="1596" w:type="dxa"/>
            <w:noWrap/>
            <w:hideMark/>
          </w:tcPr>
          <w:p w:rsidR="00A414CE" w:rsidRPr="00A414CE" w:rsidRDefault="00A414CE" w:rsidP="00A414CE">
            <w:r w:rsidRPr="00A414CE">
              <w:t>361</w:t>
            </w:r>
          </w:p>
        </w:tc>
        <w:tc>
          <w:tcPr>
            <w:tcW w:w="1001" w:type="dxa"/>
            <w:noWrap/>
            <w:hideMark/>
          </w:tcPr>
          <w:p w:rsidR="00A414CE" w:rsidRPr="00A414CE" w:rsidRDefault="00A414CE" w:rsidP="00A414CE">
            <w:r w:rsidRPr="00A414CE">
              <w:t>12548</w:t>
            </w:r>
          </w:p>
        </w:tc>
        <w:tc>
          <w:tcPr>
            <w:tcW w:w="967" w:type="dxa"/>
            <w:noWrap/>
            <w:hideMark/>
          </w:tcPr>
          <w:p w:rsidR="00A414CE" w:rsidRPr="00A414CE" w:rsidRDefault="00A414CE" w:rsidP="00A414CE">
            <w:r w:rsidRPr="00A414CE">
              <w:t>2548</w:t>
            </w:r>
          </w:p>
        </w:tc>
        <w:tc>
          <w:tcPr>
            <w:tcW w:w="960" w:type="dxa"/>
            <w:noWrap/>
            <w:hideMark/>
          </w:tcPr>
          <w:p w:rsidR="00A414CE" w:rsidRPr="00A414CE" w:rsidRDefault="00A414CE" w:rsidP="00A414CE">
            <w:r w:rsidRPr="00A414CE">
              <w:t>5</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4226</w:t>
            </w:r>
          </w:p>
        </w:tc>
        <w:tc>
          <w:tcPr>
            <w:tcW w:w="960" w:type="dxa"/>
            <w:noWrap/>
            <w:hideMark/>
          </w:tcPr>
          <w:p w:rsidR="00A414CE" w:rsidRPr="00A414CE" w:rsidRDefault="00A414CE" w:rsidP="00A414CE">
            <w:r w:rsidRPr="00A414CE">
              <w:t>305</w:t>
            </w:r>
          </w:p>
        </w:tc>
        <w:tc>
          <w:tcPr>
            <w:tcW w:w="960" w:type="dxa"/>
            <w:noWrap/>
            <w:hideMark/>
          </w:tcPr>
          <w:p w:rsidR="00A414CE" w:rsidRPr="00A414CE" w:rsidRDefault="00A414CE" w:rsidP="00A414CE">
            <w:r w:rsidRPr="00A414CE">
              <w:t>6464.05</w:t>
            </w:r>
          </w:p>
        </w:tc>
        <w:tc>
          <w:tcPr>
            <w:tcW w:w="960" w:type="dxa"/>
            <w:noWrap/>
            <w:hideMark/>
          </w:tcPr>
          <w:p w:rsidR="00A414CE" w:rsidRPr="00A414CE" w:rsidRDefault="00A414CE" w:rsidP="00A414CE">
            <w:r w:rsidRPr="00A414CE">
              <w:t>158.76</w:t>
            </w:r>
          </w:p>
        </w:tc>
        <w:tc>
          <w:tcPr>
            <w:tcW w:w="1081" w:type="dxa"/>
            <w:noWrap/>
            <w:hideMark/>
          </w:tcPr>
          <w:p w:rsidR="00A414CE" w:rsidRPr="00A414CE" w:rsidRDefault="00A414CE" w:rsidP="00A414CE">
            <w:r w:rsidRPr="00A414CE">
              <w:t>-56</w:t>
            </w:r>
          </w:p>
        </w:tc>
      </w:tr>
      <w:tr w:rsidR="00A414CE" w:rsidRPr="00A414CE" w:rsidTr="00A414CE">
        <w:trPr>
          <w:trHeight w:val="300"/>
        </w:trPr>
        <w:tc>
          <w:tcPr>
            <w:tcW w:w="1616" w:type="dxa"/>
            <w:noWrap/>
            <w:hideMark/>
          </w:tcPr>
          <w:p w:rsidR="00A414CE" w:rsidRPr="00A414CE" w:rsidRDefault="00A414CE" w:rsidP="00A414CE">
            <w:r w:rsidRPr="00A414CE">
              <w:t>18</w:t>
            </w:r>
          </w:p>
        </w:tc>
        <w:tc>
          <w:tcPr>
            <w:tcW w:w="1596" w:type="dxa"/>
            <w:noWrap/>
            <w:hideMark/>
          </w:tcPr>
          <w:p w:rsidR="00A414CE" w:rsidRPr="00A414CE" w:rsidRDefault="00A414CE" w:rsidP="00A414CE">
            <w:r w:rsidRPr="00A414CE">
              <w:t>91</w:t>
            </w:r>
          </w:p>
        </w:tc>
        <w:tc>
          <w:tcPr>
            <w:tcW w:w="1001" w:type="dxa"/>
            <w:noWrap/>
            <w:hideMark/>
          </w:tcPr>
          <w:p w:rsidR="00A414CE" w:rsidRPr="00A414CE" w:rsidRDefault="00A414CE" w:rsidP="00A414CE">
            <w:r w:rsidRPr="00A414CE">
              <w:t>5000</w:t>
            </w:r>
          </w:p>
        </w:tc>
        <w:tc>
          <w:tcPr>
            <w:tcW w:w="967" w:type="dxa"/>
            <w:noWrap/>
            <w:hideMark/>
          </w:tcPr>
          <w:p w:rsidR="00A414CE" w:rsidRPr="00A414CE" w:rsidRDefault="00A414CE" w:rsidP="00A414CE">
            <w:r w:rsidRPr="00A414CE">
              <w:t>333</w:t>
            </w:r>
          </w:p>
        </w:tc>
        <w:tc>
          <w:tcPr>
            <w:tcW w:w="960" w:type="dxa"/>
            <w:noWrap/>
            <w:hideMark/>
          </w:tcPr>
          <w:p w:rsidR="00A414CE" w:rsidRPr="00A414CE" w:rsidRDefault="00A414CE" w:rsidP="00A414CE">
            <w:r w:rsidRPr="00A414CE">
              <w:t>5</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302</w:t>
            </w:r>
          </w:p>
        </w:tc>
        <w:tc>
          <w:tcPr>
            <w:tcW w:w="960" w:type="dxa"/>
            <w:noWrap/>
            <w:hideMark/>
          </w:tcPr>
          <w:p w:rsidR="00A414CE" w:rsidRPr="00A414CE" w:rsidRDefault="00A414CE" w:rsidP="00A414CE">
            <w:r w:rsidRPr="00A414CE">
              <w:t>193</w:t>
            </w:r>
          </w:p>
        </w:tc>
        <w:tc>
          <w:tcPr>
            <w:tcW w:w="960" w:type="dxa"/>
            <w:noWrap/>
            <w:hideMark/>
          </w:tcPr>
          <w:p w:rsidR="00A414CE" w:rsidRPr="00A414CE" w:rsidRDefault="00A414CE" w:rsidP="00A414CE">
            <w:r w:rsidRPr="00A414CE">
              <w:t>10428.86</w:t>
            </w:r>
          </w:p>
        </w:tc>
        <w:tc>
          <w:tcPr>
            <w:tcW w:w="960" w:type="dxa"/>
            <w:noWrap/>
            <w:hideMark/>
          </w:tcPr>
          <w:p w:rsidR="00A414CE" w:rsidRPr="00A414CE" w:rsidRDefault="00A414CE" w:rsidP="00A414CE">
            <w:r w:rsidRPr="00A414CE">
              <w:t>62.5</w:t>
            </w:r>
          </w:p>
        </w:tc>
        <w:tc>
          <w:tcPr>
            <w:tcW w:w="1081" w:type="dxa"/>
            <w:noWrap/>
            <w:hideMark/>
          </w:tcPr>
          <w:p w:rsidR="00A414CE" w:rsidRPr="00A414CE" w:rsidRDefault="00A414CE" w:rsidP="00A414CE">
            <w:r w:rsidRPr="00A414CE">
              <w:t>102</w:t>
            </w:r>
          </w:p>
        </w:tc>
      </w:tr>
      <w:tr w:rsidR="00A414CE" w:rsidRPr="00A414CE" w:rsidTr="00A414CE">
        <w:trPr>
          <w:trHeight w:val="300"/>
        </w:trPr>
        <w:tc>
          <w:tcPr>
            <w:tcW w:w="1616" w:type="dxa"/>
            <w:noWrap/>
            <w:hideMark/>
          </w:tcPr>
          <w:p w:rsidR="00A414CE" w:rsidRPr="00A414CE" w:rsidRDefault="00A414CE" w:rsidP="00A414CE">
            <w:r w:rsidRPr="00A414CE">
              <w:t>19</w:t>
            </w:r>
          </w:p>
        </w:tc>
        <w:tc>
          <w:tcPr>
            <w:tcW w:w="1596" w:type="dxa"/>
            <w:noWrap/>
            <w:hideMark/>
          </w:tcPr>
          <w:p w:rsidR="00A414CE" w:rsidRPr="00A414CE" w:rsidRDefault="00A414CE" w:rsidP="00A414CE">
            <w:r w:rsidRPr="00A414CE">
              <w:t>0</w:t>
            </w:r>
          </w:p>
        </w:tc>
        <w:tc>
          <w:tcPr>
            <w:tcW w:w="1001" w:type="dxa"/>
            <w:noWrap/>
            <w:hideMark/>
          </w:tcPr>
          <w:p w:rsidR="00A414CE" w:rsidRPr="00A414CE" w:rsidRDefault="00A414CE" w:rsidP="00A414CE">
            <w:r w:rsidRPr="00A414CE">
              <w:t>0</w:t>
            </w:r>
          </w:p>
        </w:tc>
        <w:tc>
          <w:tcPr>
            <w:tcW w:w="967"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500</w:t>
            </w:r>
          </w:p>
        </w:tc>
        <w:tc>
          <w:tcPr>
            <w:tcW w:w="960" w:type="dxa"/>
            <w:noWrap/>
            <w:hideMark/>
          </w:tcPr>
          <w:p w:rsidR="00A414CE" w:rsidRPr="00A414CE" w:rsidRDefault="00A414CE" w:rsidP="00A414CE">
            <w:r w:rsidRPr="00A414CE">
              <w:t>500</w:t>
            </w:r>
          </w:p>
        </w:tc>
        <w:tc>
          <w:tcPr>
            <w:tcW w:w="1081" w:type="dxa"/>
            <w:noWrap/>
            <w:hideMark/>
          </w:tcPr>
          <w:p w:rsidR="00A414CE" w:rsidRPr="00A414CE" w:rsidRDefault="00A414CE" w:rsidP="00A414CE">
            <w:r w:rsidRPr="00A414CE">
              <w:t>1</w:t>
            </w:r>
          </w:p>
        </w:tc>
      </w:tr>
      <w:tr w:rsidR="00A414CE" w:rsidRPr="00A414CE" w:rsidTr="00A414CE">
        <w:trPr>
          <w:trHeight w:val="300"/>
        </w:trPr>
        <w:tc>
          <w:tcPr>
            <w:tcW w:w="1616" w:type="dxa"/>
            <w:noWrap/>
            <w:hideMark/>
          </w:tcPr>
          <w:p w:rsidR="00A414CE" w:rsidRPr="00A414CE" w:rsidRDefault="00A414CE" w:rsidP="00A414CE">
            <w:r w:rsidRPr="00A414CE">
              <w:t>20</w:t>
            </w:r>
          </w:p>
        </w:tc>
        <w:tc>
          <w:tcPr>
            <w:tcW w:w="1596" w:type="dxa"/>
            <w:noWrap/>
            <w:hideMark/>
          </w:tcPr>
          <w:p w:rsidR="00A414CE" w:rsidRPr="00A414CE" w:rsidRDefault="00A414CE" w:rsidP="00A414CE">
            <w:r w:rsidRPr="00A414CE">
              <w:t>0</w:t>
            </w:r>
          </w:p>
        </w:tc>
        <w:tc>
          <w:tcPr>
            <w:tcW w:w="1001" w:type="dxa"/>
            <w:noWrap/>
            <w:hideMark/>
          </w:tcPr>
          <w:p w:rsidR="00A414CE" w:rsidRPr="00A414CE" w:rsidRDefault="00A414CE" w:rsidP="00A414CE">
            <w:r w:rsidRPr="00A414CE">
              <w:t>0</w:t>
            </w:r>
          </w:p>
        </w:tc>
        <w:tc>
          <w:tcPr>
            <w:tcW w:w="967" w:type="dxa"/>
            <w:noWrap/>
            <w:hideMark/>
          </w:tcPr>
          <w:p w:rsidR="00A414CE" w:rsidRPr="00A414CE" w:rsidRDefault="00A414CE" w:rsidP="00A414CE">
            <w:r w:rsidRPr="00A414CE">
              <w:t>0</w:t>
            </w:r>
          </w:p>
        </w:tc>
        <w:tc>
          <w:tcPr>
            <w:tcW w:w="960" w:type="dxa"/>
            <w:noWrap/>
            <w:hideMark/>
          </w:tcPr>
          <w:p w:rsidR="00A414CE" w:rsidRPr="00A414CE" w:rsidRDefault="00A414CE" w:rsidP="00A414CE">
            <w:r w:rsidRPr="00A414CE">
              <w:t>2</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3</w:t>
            </w:r>
          </w:p>
        </w:tc>
        <w:tc>
          <w:tcPr>
            <w:tcW w:w="960" w:type="dxa"/>
            <w:noWrap/>
            <w:hideMark/>
          </w:tcPr>
          <w:p w:rsidR="00A414CE" w:rsidRPr="00A414CE" w:rsidRDefault="00A414CE" w:rsidP="00A414CE">
            <w:r w:rsidRPr="00A414CE">
              <w:t>2</w:t>
            </w:r>
          </w:p>
        </w:tc>
        <w:tc>
          <w:tcPr>
            <w:tcW w:w="960" w:type="dxa"/>
            <w:noWrap/>
            <w:hideMark/>
          </w:tcPr>
          <w:p w:rsidR="00A414CE" w:rsidRPr="00A414CE" w:rsidRDefault="00A414CE" w:rsidP="00A414CE">
            <w:r w:rsidRPr="00A414CE">
              <w:t>20000</w:t>
            </w:r>
          </w:p>
        </w:tc>
        <w:tc>
          <w:tcPr>
            <w:tcW w:w="960" w:type="dxa"/>
            <w:noWrap/>
            <w:hideMark/>
          </w:tcPr>
          <w:p w:rsidR="00A414CE" w:rsidRPr="00A414CE" w:rsidRDefault="00A414CE" w:rsidP="00A414CE">
            <w:r w:rsidRPr="00A414CE">
              <w:t>15000</w:t>
            </w:r>
          </w:p>
        </w:tc>
        <w:tc>
          <w:tcPr>
            <w:tcW w:w="1081" w:type="dxa"/>
            <w:noWrap/>
            <w:hideMark/>
          </w:tcPr>
          <w:p w:rsidR="00A414CE" w:rsidRPr="00A414CE" w:rsidRDefault="00A414CE" w:rsidP="00A414CE">
            <w:r w:rsidRPr="00A414CE">
              <w:t>2</w:t>
            </w:r>
          </w:p>
        </w:tc>
      </w:tr>
      <w:tr w:rsidR="00A414CE" w:rsidRPr="00A414CE" w:rsidTr="00A414CE">
        <w:trPr>
          <w:trHeight w:val="300"/>
        </w:trPr>
        <w:tc>
          <w:tcPr>
            <w:tcW w:w="1616" w:type="dxa"/>
            <w:noWrap/>
            <w:hideMark/>
          </w:tcPr>
          <w:p w:rsidR="00A414CE" w:rsidRPr="00A414CE" w:rsidRDefault="00A414CE" w:rsidP="00A414CE">
            <w:r w:rsidRPr="00A414CE">
              <w:t>21</w:t>
            </w:r>
          </w:p>
        </w:tc>
        <w:tc>
          <w:tcPr>
            <w:tcW w:w="1596" w:type="dxa"/>
            <w:noWrap/>
            <w:hideMark/>
          </w:tcPr>
          <w:p w:rsidR="00A414CE" w:rsidRPr="00A414CE" w:rsidRDefault="00A414CE" w:rsidP="00A414CE">
            <w:r w:rsidRPr="00A414CE">
              <w:t>1</w:t>
            </w:r>
          </w:p>
        </w:tc>
        <w:tc>
          <w:tcPr>
            <w:tcW w:w="1001" w:type="dxa"/>
            <w:noWrap/>
            <w:hideMark/>
          </w:tcPr>
          <w:p w:rsidR="00A414CE" w:rsidRPr="00A414CE" w:rsidRDefault="00A414CE" w:rsidP="00A414CE">
            <w:r w:rsidRPr="00A414CE">
              <w:t>1000</w:t>
            </w:r>
          </w:p>
        </w:tc>
        <w:tc>
          <w:tcPr>
            <w:tcW w:w="967" w:type="dxa"/>
            <w:noWrap/>
            <w:hideMark/>
          </w:tcPr>
          <w:p w:rsidR="00A414CE" w:rsidRPr="00A414CE" w:rsidRDefault="00A414CE" w:rsidP="00A414CE">
            <w:r w:rsidRPr="00A414CE">
              <w:t>1000</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w:t>
            </w:r>
          </w:p>
        </w:tc>
        <w:tc>
          <w:tcPr>
            <w:tcW w:w="960" w:type="dxa"/>
            <w:noWrap/>
            <w:hideMark/>
          </w:tcPr>
          <w:p w:rsidR="00A414CE" w:rsidRPr="00A414CE" w:rsidRDefault="00A414CE" w:rsidP="00A414CE">
            <w:r w:rsidRPr="00A414CE">
              <w:t>1000</w:t>
            </w:r>
          </w:p>
        </w:tc>
        <w:tc>
          <w:tcPr>
            <w:tcW w:w="960" w:type="dxa"/>
            <w:noWrap/>
            <w:hideMark/>
          </w:tcPr>
          <w:p w:rsidR="00A414CE" w:rsidRPr="00A414CE" w:rsidRDefault="00A414CE" w:rsidP="00A414CE">
            <w:r w:rsidRPr="00A414CE">
              <w:t>1000</w:t>
            </w:r>
          </w:p>
        </w:tc>
        <w:tc>
          <w:tcPr>
            <w:tcW w:w="1081" w:type="dxa"/>
            <w:noWrap/>
            <w:hideMark/>
          </w:tcPr>
          <w:p w:rsidR="00A414CE" w:rsidRPr="00A414CE" w:rsidRDefault="00A414CE" w:rsidP="00A414CE">
            <w:r w:rsidRPr="00A414CE">
              <w:t>0</w:t>
            </w:r>
          </w:p>
        </w:tc>
      </w:tr>
    </w:tbl>
    <w:p w:rsidR="00A414CE" w:rsidRDefault="00A414CE" w:rsidP="00A84D63"/>
    <w:p w:rsidR="00A55966" w:rsidRDefault="00381A3A" w:rsidP="00A55966">
      <w:r>
        <w:t xml:space="preserve">However, as noted above awarding group 1 finishes with a minimum award of 4 and awarding group 3 finishes with 1.22 and this is too little money to actually be fruitful. So if we take the next best algorithm for awarding group 1 which is algorithm 7 we finish with a minimum award of 226 with 327 unique users which is still 101 more unique users than the original method used by the awarding group. </w:t>
      </w:r>
      <w:r w:rsidR="00A55966">
        <w:t xml:space="preserve">If we take the second place finisher for awarding group 3, we have a minimum award of 250 with </w:t>
      </w:r>
      <w:r w:rsidR="00A55966">
        <w:t xml:space="preserve">714 unique award winners which is far more than the original </w:t>
      </w:r>
      <w:r w:rsidR="00A55966" w:rsidRPr="00A414CE">
        <w:t>397</w:t>
      </w:r>
      <w:r w:rsidR="00A55966">
        <w:t>.</w:t>
      </w:r>
      <w:r w:rsidR="002D6BD8">
        <w:t xml:space="preserve"> </w:t>
      </w:r>
    </w:p>
    <w:p w:rsidR="00503091" w:rsidRDefault="00503091" w:rsidP="00503091">
      <w:pPr>
        <w:pStyle w:val="Heading1"/>
      </w:pPr>
      <w:r>
        <w:t>Discussion</w:t>
      </w:r>
    </w:p>
    <w:p w:rsidR="00E459BC" w:rsidRDefault="00E459BC" w:rsidP="00685268">
      <w:r>
        <w:t xml:space="preserve"> </w:t>
      </w:r>
      <w:r w:rsidR="0048539E">
        <w:t xml:space="preserve">The research project has shown that with real life data that the algorithms can find ways to award more students while still staying fair to all parties involved. The strictness of the RA standards was met by 12 of the 17 awarding groups that were tested. </w:t>
      </w:r>
      <w:r w:rsidR="002D6BD8">
        <w:t xml:space="preserve">However, to meet this strict standard sometimes the awards were made into two small of sums which is reason for the user to look at the results for each algorithm for the analysis. </w:t>
      </w:r>
    </w:p>
    <w:p w:rsidR="002D6BD8" w:rsidRDefault="002D6BD8" w:rsidP="00685268">
      <w:r>
        <w:t xml:space="preserve">The most common winner was algorithm 5 which splits with all qualified. In cases where the number of applicants is low this can be a result that gives a decent amount to every person. When the set is small, Algorithm 1, merit only, can easily work but having a maximum was shown to be an effective method which is why algorithm 2, merit only disqualify afterwards meeting threshold, wins awarding group 20. </w:t>
      </w:r>
    </w:p>
    <w:p w:rsidR="002D6BD8" w:rsidRDefault="002D6BD8" w:rsidP="00685268">
      <w:r>
        <w:t xml:space="preserve">It should be noted that algorithm 7 split with minimum qualified was highly ranked consistenly finishing behind algorithm 5 in almost every instance. Since this allows the user to tweak the minimum amount given, this algorithm creates a powerful result while keeping the scholarship per student at a reasonable rate. </w:t>
      </w:r>
    </w:p>
    <w:p w:rsidR="002D6BD8" w:rsidRDefault="002D6BD8" w:rsidP="00685268">
      <w:r>
        <w:t>Algotihm 6, split with minimum qualified applicants, never finished higher than 3</w:t>
      </w:r>
      <w:r w:rsidRPr="002D6BD8">
        <w:rPr>
          <w:vertAlign w:val="superscript"/>
        </w:rPr>
        <w:t>rd</w:t>
      </w:r>
      <w:r>
        <w:t xml:space="preserve"> in any of our awarding groups. However, the parameter we used was only 2 and if a higher number were chosen it is likely that it would perform more</w:t>
      </w:r>
      <w:r w:rsidR="009311B9">
        <w:t xml:space="preserve"> like a less excessive algorithm 5. </w:t>
      </w:r>
      <w:r w:rsidR="00CA7FA3">
        <w:t xml:space="preserve"> It could arguably be taken out of the possible solutions because even when I tweak the maximum applicants parameter, the algorithm never performs better than the rest.</w:t>
      </w:r>
    </w:p>
    <w:p w:rsidR="00E47731" w:rsidRDefault="00E47731" w:rsidP="00685268">
      <w:r>
        <w:lastRenderedPageBreak/>
        <w:t>Algorithm 4, Maximum One Award Application, also never finishes higher</w:t>
      </w:r>
      <w:r w:rsidR="00CA7FA3">
        <w:t xml:space="preserve"> than 3</w:t>
      </w:r>
      <w:r w:rsidR="00CA7FA3" w:rsidRPr="00CA7FA3">
        <w:rPr>
          <w:vertAlign w:val="superscript"/>
        </w:rPr>
        <w:t>rd</w:t>
      </w:r>
      <w:r w:rsidR="00CA7FA3">
        <w:t xml:space="preserve"> and usually at the bottom. It never once reaches a RA standard. For this reason, it seems that algorithm 4 should be considered sub par and could be taken out of running for the seven algorithms. </w:t>
      </w:r>
    </w:p>
    <w:p w:rsidR="00A567DF" w:rsidRDefault="00A567DF" w:rsidP="00685268"/>
    <w:p w:rsidR="00717E23" w:rsidRPr="00685268" w:rsidRDefault="00717E23" w:rsidP="00685268"/>
    <w:p w:rsidR="00503091" w:rsidRDefault="00503091" w:rsidP="00503091">
      <w:pPr>
        <w:pStyle w:val="Heading1"/>
      </w:pPr>
      <w:r>
        <w:t>Conclusion</w:t>
      </w:r>
    </w:p>
    <w:p w:rsidR="00CA7FA3" w:rsidRPr="00CA7FA3" w:rsidRDefault="00CA7FA3" w:rsidP="00CA7FA3">
      <w:r>
        <w:t xml:space="preserve">In conclusion, it would seem the next bit of development would be to remove algorithms 6 and 4 from the mix because they are computing intensive but are unlikely to be the final solution. </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r w:rsidR="008C6E7F">
        <w:t xml:space="preserve"> I have already started by giving examples in R and Python.</w:t>
      </w:r>
      <w:r w:rsidR="00CA7FA3">
        <w:t xml:space="preserve"> In fact, I ran the experiment using R to call the stored procedures. </w:t>
      </w:r>
      <w:bookmarkStart w:id="0" w:name="_GoBack"/>
      <w:bookmarkEnd w:id="0"/>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w:t>
      </w:r>
      <w:r w:rsidR="008C6E7F">
        <w:t xml:space="preserve">must be analyzed for </w:t>
      </w:r>
      <w:r>
        <w:t>the algorithm quickly. As the previous example shows, instead of one run through the list, the algorithms would need to be run 6 times. This would also expand the listings the end user would have to pick to determine the best choice. In the previous</w:t>
      </w:r>
      <w:r w:rsidR="005873B0">
        <w:t xml:space="preserve"> example, if we add three more scholarships with the same amount of $500 dollars, our number of scholarship </w:t>
      </w:r>
      <w:r w:rsidR="008C6E7F">
        <w:t>possibilities</w:t>
      </w:r>
      <w:r w:rsidR="005873B0">
        <w:t xml:space="preserve"> expands to 36.  It is not clear at this time if this added complexity would actually help out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42243C" w:rsidRDefault="0042243C" w:rsidP="00923D80">
      <w:pPr>
        <w:pStyle w:val="Heading1"/>
      </w:pPr>
      <w:r>
        <w:lastRenderedPageBreak/>
        <w:t>Appendix-Algorithms</w:t>
      </w:r>
    </w:p>
    <w:p w:rsidR="0042243C" w:rsidRDefault="0042243C" w:rsidP="0042243C">
      <w:r>
        <w:t xml:space="preserve">To implement this programmatic intention, I created a MS-SQL Database and Stored Procedures to carry out the logic for the methods. There are two versions of the algorithms to match the normalized and denormalized versions of the data schema.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database. This repository is located at </w:t>
      </w:r>
      <w:hyperlink r:id="rId23" w:history="1">
        <w:r w:rsidRPr="00620EB5">
          <w:rPr>
            <w:rStyle w:val="Hyperlink"/>
          </w:rPr>
          <w:t>https://github.com/dmerson/ArizonaMastersCapstone</w:t>
        </w:r>
      </w:hyperlink>
      <w:r>
        <w:t>. The repository contains creation sql scripts to be able to create the database and 2 basic awarding committees in the read me file.  The user can recreate the database by following the directions of the read me on the site.</w:t>
      </w:r>
    </w:p>
    <w:p w:rsidR="0042243C" w:rsidRDefault="0042243C" w:rsidP="0042243C">
      <w:r>
        <w:t xml:space="preserve">Each algorithm has a stored procedure that corresponds to its ID in the algorithm table. For example, the row in the algorithm table with the ID of 1 corresponds to RunAlgorithm1 stored procedure which run the Merit Only algorithm.  There is a denormalized version of this if the data exists in the DenormalizedEnties table called </w:t>
      </w:r>
      <w:r w:rsidRPr="006508B3">
        <w:t>RunDenormalizedAlgorithm1</w:t>
      </w:r>
      <w:r>
        <w:t xml:space="preserve">. There is a stored procedure that can run each of the seven stored procedures at once taking in the parameters of :@awardgroup INT,    @MaximumAward DECIMAL(9, 2), @MinimumAward DECIMAL(9, 2), and  @MaxApplicants INT. There is one stored procedure to run the normalized versus the denormalized versions of the algorithm. </w:t>
      </w:r>
    </w:p>
    <w:p w:rsidR="0042243C" w:rsidRDefault="0042243C" w:rsidP="0042243C">
      <w:r>
        <w:t>I am going to discuss the base algorithms and how they are implemented in code.  Certain algorithms don’t need input parameter but they are required when comparing the finalized result analysis. For example, algorithm 1-Merit Only doesn’t require any parameters but when later comparing it to other possibilities within the seven algorithms it is required for the comparison analysis query. For these reasons, I am including them as I will include them in the detailed analysis of the algorithms below.  To simplify this I will use the phrase “Get Input Parameters” with the explanation of the algorithms. This group of parameters equates to:</w:t>
      </w:r>
      <w:r w:rsidRPr="006508B3">
        <w:t xml:space="preserve"> </w:t>
      </w:r>
      <w:r>
        <w:t xml:space="preserve">:@awardgroup INT,    @MaximumAward DECIMAL(9, 2), @MinimumAward DECIMAL(9, 2), and  @MaxApplicants INT. Each algorithm ends with an input into an analysis table which has calculated RA1, RA2, , RA3, number of scholarships awarded, number of unique applicants awarded, the maximum and minimum total awards for a student. This is actually a separate stored procedure that is called, one for normalized and one for denormalized. I will use the phrase “Insert Into Analysis” within the seven algorithms descriptions to specific this section and  will discuss this section after I dissect this part of the algorithm separately. </w:t>
      </w:r>
    </w:p>
    <w:p w:rsidR="0042243C" w:rsidRDefault="0042243C" w:rsidP="0042243C">
      <w:pPr>
        <w:pStyle w:val="Heading3"/>
      </w:pPr>
      <w:r>
        <w:t>Algorithm 1-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Declare @CurrentAmount</w:t>
      </w:r>
    </w:p>
    <w:p w:rsidR="0042243C" w:rsidRDefault="0042243C" w:rsidP="0042243C">
      <w:r>
        <w:lastRenderedPageBreak/>
        <w:t>Remove previous results with these input parameters</w:t>
      </w:r>
    </w:p>
    <w:p w:rsidR="0042243C" w:rsidRDefault="0042243C" w:rsidP="0042243C">
      <w:r>
        <w:t>Loop through each scholarship using @ScholarshipCounter</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Get Scholarship Applicants</w:t>
      </w:r>
    </w:p>
    <w:p w:rsidR="0042243C" w:rsidRDefault="0042243C" w:rsidP="0042243C">
      <w:r>
        <w:tab/>
        <w:t>Get Lowest Ranking for Current Scholarship Applicants</w:t>
      </w:r>
    </w:p>
    <w:p w:rsidR="0042243C" w:rsidRDefault="0042243C" w:rsidP="0042243C">
      <w:r>
        <w:tab/>
        <w:t>Set Applicant as @ScholarshipWinner</w:t>
      </w:r>
    </w:p>
    <w:p w:rsidR="0042243C" w:rsidRDefault="0042243C" w:rsidP="0042243C">
      <w:r>
        <w:tab/>
        <w:t>Set Result Into ResultTable with @ScholarshipWinner, @CurrentScholarship, and @CurrentAmou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2-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Declare @CurrentAmount</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Get List of CurrentResults for Awarding Group</w:t>
      </w:r>
    </w:p>
    <w:p w:rsidR="0042243C" w:rsidRDefault="0042243C" w:rsidP="0042243C">
      <w:pPr>
        <w:ind w:firstLine="720"/>
      </w:pPr>
      <w:r>
        <w:t>Get Scholarship Applicants Who Haven’t Exceeded Minimum Award</w:t>
      </w:r>
    </w:p>
    <w:p w:rsidR="0042243C" w:rsidRDefault="0042243C" w:rsidP="0042243C">
      <w:r>
        <w:tab/>
        <w:t>Get Lowest Ranking for Available Scholarship Applicants</w:t>
      </w:r>
    </w:p>
    <w:p w:rsidR="0042243C" w:rsidRDefault="0042243C" w:rsidP="0042243C">
      <w:r>
        <w:tab/>
        <w:t>Set Applicant as @ScholarshipWinner</w:t>
      </w:r>
    </w:p>
    <w:p w:rsidR="0042243C" w:rsidRDefault="0042243C" w:rsidP="0042243C">
      <w:r>
        <w:tab/>
        <w:t>Set Result Into ResultTable with @ScholarshipWinner, @CurrentScholarship, and @CurrentAmount</w:t>
      </w:r>
    </w:p>
    <w:p w:rsidR="0042243C" w:rsidRDefault="0042243C" w:rsidP="0042243C">
      <w:r>
        <w:tab/>
        <w:t>Next Scholarship in Looping Table</w:t>
      </w:r>
    </w:p>
    <w:p w:rsidR="0042243C" w:rsidRDefault="0042243C" w:rsidP="0042243C">
      <w:r>
        <w:lastRenderedPageBreak/>
        <w:t>Insert into Analysis</w:t>
      </w:r>
    </w:p>
    <w:p w:rsidR="0042243C" w:rsidRDefault="0042243C" w:rsidP="0042243C">
      <w:pPr>
        <w:pStyle w:val="Heading3"/>
      </w:pPr>
      <w:r>
        <w:t>Algorithm 3-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Declare @CurrentAmount</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Get List of CurrentResults for Awarding Group</w:t>
      </w:r>
    </w:p>
    <w:p w:rsidR="0042243C" w:rsidRDefault="0042243C" w:rsidP="0042243C">
      <w:pPr>
        <w:ind w:firstLine="720"/>
      </w:pPr>
      <w:r>
        <w:t>Get Scholarship Applicants Whose Current awards + Scholarship Amount Haven’t Exceeded Minimum Award</w:t>
      </w:r>
    </w:p>
    <w:p w:rsidR="0042243C" w:rsidRDefault="0042243C" w:rsidP="0042243C">
      <w:r>
        <w:tab/>
        <w:t>Get Lowest Ranking for Available Scholarship Applicants</w:t>
      </w:r>
    </w:p>
    <w:p w:rsidR="0042243C" w:rsidRDefault="0042243C" w:rsidP="0042243C">
      <w:r>
        <w:tab/>
        <w:t>Set Applicant as @ScholarshipWinner</w:t>
      </w:r>
    </w:p>
    <w:p w:rsidR="0042243C" w:rsidRDefault="0042243C" w:rsidP="0042243C">
      <w:r>
        <w:tab/>
        <w:t>Set Result Into ResultTable with @ScholarshipWinner, @CurrentScholarship, and @CurrentAmou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4-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Declare @CurrentAmount</w:t>
      </w:r>
    </w:p>
    <w:p w:rsidR="0042243C" w:rsidRDefault="0042243C" w:rsidP="0042243C">
      <w:r>
        <w:lastRenderedPageBreak/>
        <w:t>Remove previous results with these input parameters</w:t>
      </w:r>
    </w:p>
    <w:p w:rsidR="0042243C" w:rsidRDefault="0042243C" w:rsidP="0042243C">
      <w:r>
        <w:t>Loop through each scholarship using @ScholarshipCounter</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Get List of CurrentResults for Awarding Group</w:t>
      </w:r>
    </w:p>
    <w:p w:rsidR="0042243C" w:rsidRDefault="0042243C" w:rsidP="0042243C">
      <w:pPr>
        <w:ind w:firstLine="720"/>
      </w:pPr>
      <w:r>
        <w:t xml:space="preserve">Get Scholarship Applicants Have not already been awarded </w:t>
      </w:r>
    </w:p>
    <w:p w:rsidR="0042243C" w:rsidRDefault="0042243C" w:rsidP="0042243C">
      <w:r>
        <w:tab/>
        <w:t>Get Lowest Ranking for Available Scholarship Applicants</w:t>
      </w:r>
    </w:p>
    <w:p w:rsidR="0042243C" w:rsidRDefault="0042243C" w:rsidP="0042243C">
      <w:r>
        <w:tab/>
        <w:t>Set Applicant as @ScholarshipWinner</w:t>
      </w:r>
    </w:p>
    <w:p w:rsidR="0042243C" w:rsidRDefault="0042243C" w:rsidP="0042243C">
      <w:r>
        <w:tab/>
        <w:t>Set Result Into ResultTable with @ScholarshipWinner, @CurrentScholarship, and @CurrentAmou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5-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Declare @CurrentAmount</w:t>
      </w:r>
    </w:p>
    <w:p w:rsidR="0042243C" w:rsidRDefault="0042243C" w:rsidP="0042243C">
      <w:r>
        <w:tab/>
        <w:t>Declare @CurrentSplitAmount</w:t>
      </w:r>
    </w:p>
    <w:p w:rsidR="0042243C" w:rsidRDefault="0042243C" w:rsidP="0042243C">
      <w:r>
        <w:tab/>
        <w:t>Declare @CountOfApplicants</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Set @CountOfApplicants as Count of Applicants for @CurrentScholarship</w:t>
      </w:r>
    </w:p>
    <w:p w:rsidR="0042243C" w:rsidRDefault="0042243C" w:rsidP="0042243C">
      <w:r>
        <w:tab/>
        <w:t>Set @CurrentSplitAmount =@CurrentAmount/@CountOfApplicants</w:t>
      </w:r>
    </w:p>
    <w:p w:rsidR="0042243C" w:rsidRDefault="0042243C" w:rsidP="0042243C">
      <w:r>
        <w:tab/>
        <w:t>Get List of CurrentResults for Awarding Group</w:t>
      </w:r>
    </w:p>
    <w:p w:rsidR="0042243C" w:rsidRDefault="0042243C" w:rsidP="0042243C">
      <w:r>
        <w:lastRenderedPageBreak/>
        <w:t xml:space="preserve"> </w:t>
      </w:r>
      <w:r>
        <w:tab/>
        <w:t>For each Current Applicant</w:t>
      </w:r>
    </w:p>
    <w:p w:rsidR="0042243C" w:rsidRDefault="0042243C" w:rsidP="0042243C">
      <w:r>
        <w:tab/>
      </w:r>
      <w:r>
        <w:tab/>
        <w:t>Set Applicant as @ScholarshipWinner</w:t>
      </w:r>
    </w:p>
    <w:p w:rsidR="0042243C" w:rsidRDefault="0042243C" w:rsidP="0042243C">
      <w:r>
        <w:tab/>
      </w:r>
      <w:r>
        <w:tab/>
        <w:t>Set Result Into ResultTable with @ScholarshipWinner, @CurrentScholarship, and @</w:t>
      </w:r>
      <w:r w:rsidRPr="00E9752E">
        <w:t xml:space="preserve"> </w:t>
      </w:r>
      <w:r>
        <w:t>CurrentSplitAmount</w:t>
      </w:r>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6-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Declare @CurrentAmount</w:t>
      </w:r>
    </w:p>
    <w:p w:rsidR="0042243C" w:rsidRDefault="0042243C" w:rsidP="0042243C">
      <w:r>
        <w:tab/>
        <w:t>Declare @CurrentSplitAmount</w:t>
      </w:r>
    </w:p>
    <w:p w:rsidR="0042243C" w:rsidRDefault="0042243C" w:rsidP="0042243C">
      <w:r>
        <w:tab/>
        <w:t>Declare @CountOfApplicants</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Set @CountOfApplicants as higher of the number of actual applicants or maximum applicants from the input parameters</w:t>
      </w:r>
    </w:p>
    <w:p w:rsidR="0042243C" w:rsidRDefault="0042243C" w:rsidP="0042243C">
      <w:r>
        <w:tab/>
        <w:t>Set @CurrentSplitAmount =@CurrentAmount/@CountOfApplicants</w:t>
      </w:r>
    </w:p>
    <w:p w:rsidR="0042243C" w:rsidRDefault="0042243C" w:rsidP="0042243C">
      <w:r>
        <w:tab/>
        <w:t>For each Current Applicant &gt;= @CountOfApplicants (Ordered by Ranking Ascending)</w:t>
      </w:r>
    </w:p>
    <w:p w:rsidR="0042243C" w:rsidRDefault="0042243C" w:rsidP="0042243C">
      <w:r>
        <w:tab/>
      </w:r>
      <w:r>
        <w:tab/>
        <w:t>Set Applicant as @ScholarshipWinner</w:t>
      </w:r>
    </w:p>
    <w:p w:rsidR="0042243C" w:rsidRDefault="0042243C" w:rsidP="0042243C">
      <w:r>
        <w:tab/>
      </w:r>
      <w:r>
        <w:tab/>
        <w:t>Set Result Into ResultTable with @ScholarshipWinner, @CurrentScholarship, and @</w:t>
      </w:r>
      <w:r w:rsidRPr="00E9752E">
        <w:t xml:space="preserve"> </w:t>
      </w:r>
      <w:r>
        <w:t>CurrentSplitAmount</w:t>
      </w:r>
    </w:p>
    <w:p w:rsidR="0042243C" w:rsidRDefault="0042243C" w:rsidP="0042243C">
      <w:r>
        <w:tab/>
      </w:r>
      <w:r>
        <w:tab/>
        <w:t>Next Applicant</w:t>
      </w:r>
    </w:p>
    <w:p w:rsidR="0042243C" w:rsidRDefault="0042243C" w:rsidP="0042243C">
      <w:r>
        <w:tab/>
        <w:t>Next Scholarship in Looping Table</w:t>
      </w:r>
    </w:p>
    <w:p w:rsidR="0042243C" w:rsidRDefault="0042243C" w:rsidP="0042243C">
      <w:r>
        <w:lastRenderedPageBreak/>
        <w:t>Insert into Analysis</w:t>
      </w:r>
    </w:p>
    <w:p w:rsidR="0042243C" w:rsidRDefault="0042243C" w:rsidP="0042243C">
      <w:pPr>
        <w:pStyle w:val="Heading3"/>
      </w:pPr>
      <w:r>
        <w:t>Algorithm 7-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Declare @CurrentAmount</w:t>
      </w:r>
    </w:p>
    <w:p w:rsidR="0042243C" w:rsidRDefault="0042243C" w:rsidP="0042243C">
      <w:r>
        <w:tab/>
        <w:t>Declare @CurrentSplitAmount</w:t>
      </w:r>
    </w:p>
    <w:p w:rsidR="0042243C" w:rsidRDefault="0042243C" w:rsidP="0042243C">
      <w:r>
        <w:tab/>
        <w:t>Declare @CountOfApplicants</w:t>
      </w:r>
    </w:p>
    <w:p w:rsidR="0042243C" w:rsidRDefault="0042243C" w:rsidP="0042243C">
      <w:r>
        <w:tab/>
        <w:t>Declare @PeopleToDivideBy</w:t>
      </w:r>
    </w:p>
    <w:p w:rsidR="0042243C" w:rsidRDefault="0042243C" w:rsidP="0042243C">
      <w:r>
        <w:tab/>
        <w:t>Declare @ApplicantsWithMinimumAmounts</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Set @</w:t>
      </w:r>
      <w:r w:rsidRPr="00923D80">
        <w:t xml:space="preserve"> </w:t>
      </w:r>
      <w:r>
        <w:t>ApplicantsWithMinimumAmounts =@currentamount/@MinimumAward from input parameters</w:t>
      </w:r>
    </w:p>
    <w:p w:rsidR="0042243C" w:rsidRDefault="0042243C" w:rsidP="0042243C">
      <w:r>
        <w:tab/>
        <w:t>If @</w:t>
      </w:r>
      <w:r w:rsidRPr="003D7769">
        <w:t xml:space="preserve"> </w:t>
      </w:r>
      <w:r>
        <w:t>ApplicantsWithMinimumAmounts &lt; 1 then set @</w:t>
      </w:r>
      <w:r w:rsidRPr="003D7769">
        <w:t xml:space="preserve"> </w:t>
      </w:r>
      <w:r>
        <w:t>ApplicantsWithMinimumAmounts=1</w:t>
      </w:r>
    </w:p>
    <w:p w:rsidR="0042243C" w:rsidRDefault="0042243C" w:rsidP="0042243C">
      <w:r>
        <w:tab/>
      </w:r>
    </w:p>
    <w:p w:rsidR="0042243C" w:rsidRDefault="0042243C" w:rsidP="0042243C">
      <w:r>
        <w:tab/>
        <w:t>Set @CountOfApplicants as number of applicants for scholarships</w:t>
      </w:r>
    </w:p>
    <w:p w:rsidR="0042243C" w:rsidRDefault="0042243C" w:rsidP="0042243C">
      <w:r>
        <w:tab/>
        <w:t>Set @PeopleToDivideBy as lesser of @</w:t>
      </w:r>
      <w:r w:rsidRPr="003D7769">
        <w:t xml:space="preserve"> </w:t>
      </w:r>
      <w:r>
        <w:t>ApplicantsWithMinimumAmounts or @CountOfApplicants</w:t>
      </w:r>
    </w:p>
    <w:p w:rsidR="0042243C" w:rsidRDefault="0042243C" w:rsidP="0042243C">
      <w:r>
        <w:tab/>
        <w:t>Set @CurrentSplitAmount =@CurrentAmount/@</w:t>
      </w:r>
      <w:r w:rsidRPr="003D7769">
        <w:t xml:space="preserve"> </w:t>
      </w:r>
      <w:r>
        <w:t>PeopleToDivideBy</w:t>
      </w:r>
    </w:p>
    <w:p w:rsidR="0042243C" w:rsidRDefault="0042243C" w:rsidP="0042243C">
      <w:r>
        <w:tab/>
        <w:t>For each Current Applicant &gt;= @</w:t>
      </w:r>
      <w:r w:rsidRPr="003D7769">
        <w:t xml:space="preserve"> </w:t>
      </w:r>
      <w:r>
        <w:t>PeopleToDivideBy (Ordered by Ranking Ascending)</w:t>
      </w:r>
    </w:p>
    <w:p w:rsidR="0042243C" w:rsidRDefault="0042243C" w:rsidP="0042243C">
      <w:r>
        <w:tab/>
      </w:r>
      <w:r>
        <w:tab/>
        <w:t>Set Applicant as @ScholarshipWinner</w:t>
      </w:r>
    </w:p>
    <w:p w:rsidR="0042243C" w:rsidRDefault="0042243C" w:rsidP="0042243C">
      <w:r>
        <w:tab/>
      </w:r>
      <w:r>
        <w:tab/>
        <w:t>Set Result Into ResultTable with @ScholarshipWinner, @CurrentScholarship, and @</w:t>
      </w:r>
      <w:r w:rsidRPr="00E9752E">
        <w:t xml:space="preserve"> </w:t>
      </w:r>
      <w:r>
        <w:t>CurrentSplitAmount</w:t>
      </w:r>
    </w:p>
    <w:p w:rsidR="0042243C" w:rsidRDefault="0042243C" w:rsidP="0042243C">
      <w:r>
        <w:tab/>
      </w:r>
      <w:r>
        <w:tab/>
        <w:t>Next Applicant</w:t>
      </w:r>
    </w:p>
    <w:p w:rsidR="0042243C" w:rsidRDefault="0042243C" w:rsidP="0042243C">
      <w:r>
        <w:lastRenderedPageBreak/>
        <w:tab/>
        <w:t>Next Scholarship in Looping Table</w:t>
      </w:r>
    </w:p>
    <w:p w:rsidR="0042243C" w:rsidRDefault="0042243C" w:rsidP="0042243C">
      <w:r>
        <w:t>Insert into Analysis</w:t>
      </w:r>
    </w:p>
    <w:p w:rsidR="0042243C" w:rsidRDefault="0042243C" w:rsidP="0042243C">
      <w:pPr>
        <w:pStyle w:val="Heading3"/>
      </w:pPr>
      <w:r>
        <w:t>Insert Into Analysis</w:t>
      </w:r>
    </w:p>
    <w:p w:rsidR="0042243C" w:rsidRPr="00CB74AC" w:rsidRDefault="0042243C" w:rsidP="0042243C">
      <w:pPr>
        <w:rPr>
          <w:rStyle w:val="Emphasis"/>
        </w:rPr>
      </w:pPr>
      <w:r w:rsidRPr="00CB74AC">
        <w:rPr>
          <w:rStyle w:val="Emphasis"/>
        </w:rPr>
        <w:t>This algorithm poses a particular challenge to do in declarative fashion and uses aggregate grouping</w:t>
      </w:r>
      <w:r>
        <w:rPr>
          <w:rStyle w:val="Emphasis"/>
        </w:rPr>
        <w:t>, Common Table Expressions (CTE),</w:t>
      </w:r>
      <w:r w:rsidRPr="00CB74AC">
        <w:rPr>
          <w:rStyle w:val="Emphasis"/>
        </w:rPr>
        <w:t xml:space="preserve"> and window functions such as LEAD and LAG to determine the order of various elements.</w:t>
      </w:r>
      <w:r>
        <w:rPr>
          <w:rStyle w:val="Emphasis"/>
        </w:rPr>
        <w:t xml:space="preserve"> This could also be done in a looping fashion declaring all of the variables at the top of the loop and then calculating the values as they go through the loop. However, MS-SQL Server is optimized for CTE and windows functions so I choose to resolve this in a more declarative manner. However, explaining the algorithm needs to use higher level ideas such as grouping to understand how this algorithm works in my MS-SQL Version. The explanation also requires blocks that represent the CTE tables that serve as inputs to later CTE Tables. For this reason, this algorithm is shown in block form. </w:t>
      </w:r>
    </w:p>
    <w:p w:rsidR="0042243C" w:rsidRDefault="0042243C" w:rsidP="0042243C">
      <w:pPr>
        <w:keepNext/>
      </w:pPr>
      <w:r>
        <w:rPr>
          <w:noProof/>
        </w:rPr>
        <w:drawing>
          <wp:inline distT="0" distB="0" distL="0" distR="0" wp14:anchorId="18E6F004" wp14:editId="6E9293EE">
            <wp:extent cx="5943600" cy="35153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515360"/>
                    </a:xfrm>
                    <a:prstGeom prst="rect">
                      <a:avLst/>
                    </a:prstGeom>
                  </pic:spPr>
                </pic:pic>
              </a:graphicData>
            </a:graphic>
          </wp:inline>
        </w:drawing>
      </w:r>
    </w:p>
    <w:p w:rsidR="0042243C" w:rsidRDefault="0042243C" w:rsidP="0042243C">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sert Into Analysis Algorithm</w:t>
      </w:r>
    </w:p>
    <w:p w:rsidR="0042243C" w:rsidRDefault="0042243C" w:rsidP="0042243C">
      <w:r>
        <w:tab/>
      </w:r>
    </w:p>
    <w:p w:rsidR="0042243C" w:rsidRDefault="0042243C" w:rsidP="0042243C"/>
    <w:p w:rsidR="0042243C" w:rsidRPr="0042243C" w:rsidRDefault="0042243C" w:rsidP="0042243C"/>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 xml:space="preserve">C1: Computational and analytic thinking and doing: Students will establish the ability to exercise the four key techniques of computational thinking: </w:t>
      </w:r>
      <w:r>
        <w:rPr>
          <w:rFonts w:ascii="Verdana" w:hAnsi="Verdana"/>
          <w:color w:val="333333"/>
        </w:rPr>
        <w:lastRenderedPageBreak/>
        <w:t>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sidRPr="004C414C">
        <w:rPr>
          <w:rFonts w:ascii="Verdana" w:hAnsi="Verdana"/>
          <w:color w:val="333333"/>
          <w:highlight w:val="yellow"/>
        </w:rPr>
        <w:t xml:space="preserve">The student broke down </w:t>
      </w:r>
      <w:r w:rsidR="00C27D6A" w:rsidRPr="004C414C">
        <w:rPr>
          <w:rFonts w:ascii="Verdana" w:hAnsi="Verdana"/>
          <w:color w:val="333333"/>
          <w:highlight w:val="yellow"/>
        </w:rPr>
        <w:t xml:space="preserve">the </w:t>
      </w:r>
      <w:r w:rsidR="00627115" w:rsidRPr="004C414C">
        <w:rPr>
          <w:rFonts w:ascii="Verdana" w:hAnsi="Verdana"/>
          <w:color w:val="333333"/>
          <w:highlight w:val="yellow"/>
        </w:rPr>
        <w:t xml:space="preserve">14 </w:t>
      </w:r>
      <w:r w:rsidR="00C27D6A" w:rsidRPr="004C414C">
        <w:rPr>
          <w:rFonts w:ascii="Verdana" w:hAnsi="Verdana"/>
          <w:color w:val="333333"/>
          <w:highlight w:val="yellow"/>
        </w:rPr>
        <w:t>run algorithm stored procedures</w:t>
      </w:r>
      <w:r w:rsidR="00627115" w:rsidRPr="004C414C">
        <w:rPr>
          <w:rFonts w:ascii="Verdana" w:hAnsi="Verdana"/>
          <w:color w:val="333333"/>
          <w:highlight w:val="yellow"/>
        </w:rPr>
        <w:t xml:space="preserve"> (7 normalized and 7 denormalized)</w:t>
      </w:r>
      <w:r w:rsidR="00C27D6A" w:rsidRPr="004C414C">
        <w:rPr>
          <w:rFonts w:ascii="Verdana" w:hAnsi="Verdana"/>
          <w:color w:val="333333"/>
          <w:highlight w:val="yellow"/>
        </w:rPr>
        <w:t xml:space="preserve"> into code for the algorithm and a separate analysis stored procedure which could be used in each of seven algorithms</w:t>
      </w:r>
      <w:r w:rsidR="00C27D6A">
        <w:rPr>
          <w:rFonts w:ascii="Verdana" w:hAnsi="Verdana"/>
          <w:color w:val="333333"/>
        </w:rPr>
        <w:t xml:space="preserve">. </w:t>
      </w:r>
      <w:r w:rsidR="004C414C" w:rsidRPr="004C414C">
        <w:rPr>
          <w:rFonts w:ascii="Verdana" w:hAnsi="Verdana"/>
          <w:color w:val="333333"/>
          <w:highlight w:val="yellow"/>
        </w:rPr>
        <w:t>The student also used a scheme to automatically determine whether the requested stored procedure should work on normalized or denormalized data and call the correct stored procedures.</w:t>
      </w:r>
      <w:r w:rsidR="004C414C">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 xml:space="preserve">Th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r w:rsidR="003B554D">
        <w:rPr>
          <w:rFonts w:ascii="Verdana" w:hAnsi="Verdana"/>
          <w:color w:val="333333"/>
        </w:rPr>
        <w:t>Th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C2:A: Students will be able to identify specific types of data for different analytical methods </w:t>
      </w:r>
    </w:p>
    <w:p w:rsidR="009E1806" w:rsidRPr="004C414C"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highlight w:val="yellow"/>
        </w:rPr>
      </w:pPr>
      <w:r>
        <w:rPr>
          <w:rFonts w:ascii="Verdana" w:eastAsia="Times New Roman" w:hAnsi="Verdana" w:cs="Times New Roman"/>
          <w:color w:val="333333"/>
          <w:sz w:val="24"/>
          <w:szCs w:val="24"/>
        </w:rPr>
        <w:t>The student created a normalized and denormalized data scheme that adhere to data standards.</w:t>
      </w:r>
      <w:r w:rsidR="00627115">
        <w:rPr>
          <w:rFonts w:ascii="Verdana" w:eastAsia="Times New Roman" w:hAnsi="Verdana" w:cs="Times New Roman"/>
          <w:color w:val="333333"/>
          <w:sz w:val="24"/>
          <w:szCs w:val="24"/>
        </w:rPr>
        <w:t xml:space="preserve"> </w:t>
      </w:r>
      <w:r w:rsidR="00627115" w:rsidRPr="004C414C">
        <w:rPr>
          <w:rFonts w:ascii="Verdana" w:eastAsia="Times New Roman" w:hAnsi="Verdana" w:cs="Times New Roman"/>
          <w:color w:val="333333"/>
          <w:sz w:val="24"/>
          <w:szCs w:val="24"/>
          <w:highlight w:val="yellow"/>
        </w:rPr>
        <w:t xml:space="preserve">The student created an experiment to note the which different algorithms were considered more fair with different forms of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B: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C: Students will be able to apply appropriate statistical, machine learning, visual analytics, and other techniques to identify patterns and make sound predictions with given data. </w:t>
      </w:r>
    </w:p>
    <w:p w:rsidR="00627115" w:rsidRDefault="00627115" w:rsidP="003B554D">
      <w:pPr>
        <w:shd w:val="clear" w:color="auto" w:fill="FFFFFF"/>
        <w:spacing w:after="0" w:line="240" w:lineRule="auto"/>
        <w:rPr>
          <w:rFonts w:ascii="Verdana" w:eastAsia="Times New Roman" w:hAnsi="Verdana" w:cs="Times New Roman"/>
          <w:color w:val="333333"/>
          <w:sz w:val="24"/>
          <w:szCs w:val="24"/>
        </w:rPr>
      </w:pPr>
    </w:p>
    <w:p w:rsidR="00627115" w:rsidRPr="003B554D" w:rsidRDefault="00627115" w:rsidP="003B554D">
      <w:pPr>
        <w:shd w:val="clear" w:color="auto" w:fill="FFFFFF"/>
        <w:spacing w:after="0" w:line="240" w:lineRule="auto"/>
        <w:rPr>
          <w:rFonts w:ascii="Verdana" w:eastAsia="Times New Roman" w:hAnsi="Verdana" w:cs="Times New Roman"/>
          <w:color w:val="333333"/>
          <w:sz w:val="24"/>
          <w:szCs w:val="24"/>
        </w:rPr>
      </w:pPr>
      <w:r w:rsidRPr="00627115">
        <w:rPr>
          <w:rFonts w:ascii="Verdana" w:eastAsia="Times New Roman" w:hAnsi="Verdana" w:cs="Times New Roman"/>
          <w:color w:val="333333"/>
          <w:sz w:val="24"/>
          <w:szCs w:val="24"/>
          <w:highlight w:val="yellow"/>
        </w:rPr>
        <w:t>The student used graph representations to communicate the seven different algorithms</w:t>
      </w:r>
      <w:r w:rsidR="004C414C" w:rsidRPr="004C414C">
        <w:rPr>
          <w:rFonts w:ascii="Verdana" w:eastAsia="Times New Roman" w:hAnsi="Verdana" w:cs="Times New Roman"/>
          <w:color w:val="333333"/>
          <w:sz w:val="24"/>
          <w:szCs w:val="24"/>
          <w:highlight w:val="yellow"/>
        </w:rPr>
        <w:t>. The student created graphs in R to describe the results of different results.</w:t>
      </w:r>
      <w:r w:rsidR="004C414C">
        <w:rPr>
          <w:rFonts w:ascii="Verdana" w:eastAsia="Times New Roman" w:hAnsi="Verdana" w:cs="Times New Roman"/>
          <w:color w:val="333333"/>
          <w:sz w:val="24"/>
          <w:szCs w:val="24"/>
        </w:rPr>
        <w:t xml:space="preserv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D: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denormalized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E: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B: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lastRenderedPageBreak/>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n original work which used modular program to allow the process to be run from a single stored procedur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p>
    <w:p w:rsidR="003B554D" w:rsidRDefault="003B554D"/>
    <w:p w:rsidR="00131F47" w:rsidRDefault="00131F47" w:rsidP="00131F47">
      <w:pPr>
        <w:pStyle w:val="Heading1"/>
      </w:pPr>
      <w:r>
        <w:t>Biblography</w:t>
      </w:r>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Rachmawati, Sekar Rizky. 2017. “UNIVERSITY OF OKLAHOMA GRADUATE COLLEGE SCHOLARSHIP-STUDENT MATCHING PROCESS OPTIMIZATION.” Oklahoma. 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lastRenderedPageBreak/>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qwUAPF7AEywAAAA="/>
  </w:docVars>
  <w:rsids>
    <w:rsidRoot w:val="00503091"/>
    <w:rsid w:val="000047A8"/>
    <w:rsid w:val="00036F52"/>
    <w:rsid w:val="000452C6"/>
    <w:rsid w:val="0004535C"/>
    <w:rsid w:val="000528F2"/>
    <w:rsid w:val="0005547E"/>
    <w:rsid w:val="000759B0"/>
    <w:rsid w:val="00086708"/>
    <w:rsid w:val="000A366F"/>
    <w:rsid w:val="000E13F5"/>
    <w:rsid w:val="00131F47"/>
    <w:rsid w:val="0015365F"/>
    <w:rsid w:val="0016220C"/>
    <w:rsid w:val="00165B21"/>
    <w:rsid w:val="001B1BA9"/>
    <w:rsid w:val="001D3429"/>
    <w:rsid w:val="002065F7"/>
    <w:rsid w:val="00251045"/>
    <w:rsid w:val="002532FF"/>
    <w:rsid w:val="00262674"/>
    <w:rsid w:val="002A67EB"/>
    <w:rsid w:val="002C786B"/>
    <w:rsid w:val="002D6BD8"/>
    <w:rsid w:val="002E433C"/>
    <w:rsid w:val="002F36A8"/>
    <w:rsid w:val="00334DE5"/>
    <w:rsid w:val="00335BA3"/>
    <w:rsid w:val="00336ED4"/>
    <w:rsid w:val="0037117B"/>
    <w:rsid w:val="003804C2"/>
    <w:rsid w:val="00381A3A"/>
    <w:rsid w:val="003A2CCE"/>
    <w:rsid w:val="003A3CB3"/>
    <w:rsid w:val="003A3DD8"/>
    <w:rsid w:val="003B26B3"/>
    <w:rsid w:val="003B554D"/>
    <w:rsid w:val="003B66AF"/>
    <w:rsid w:val="003C3176"/>
    <w:rsid w:val="003D7769"/>
    <w:rsid w:val="003E60FD"/>
    <w:rsid w:val="003F508C"/>
    <w:rsid w:val="004004D8"/>
    <w:rsid w:val="00411CB2"/>
    <w:rsid w:val="00416716"/>
    <w:rsid w:val="0042243C"/>
    <w:rsid w:val="004768E1"/>
    <w:rsid w:val="0048539E"/>
    <w:rsid w:val="004A6327"/>
    <w:rsid w:val="004C414C"/>
    <w:rsid w:val="004D1283"/>
    <w:rsid w:val="00503091"/>
    <w:rsid w:val="00541C18"/>
    <w:rsid w:val="005873B0"/>
    <w:rsid w:val="005C353E"/>
    <w:rsid w:val="005D2DC8"/>
    <w:rsid w:val="005E161A"/>
    <w:rsid w:val="005F4C30"/>
    <w:rsid w:val="00627115"/>
    <w:rsid w:val="00640AC2"/>
    <w:rsid w:val="006508B3"/>
    <w:rsid w:val="00673E1E"/>
    <w:rsid w:val="00680703"/>
    <w:rsid w:val="00680855"/>
    <w:rsid w:val="00685268"/>
    <w:rsid w:val="00692524"/>
    <w:rsid w:val="006B7A2D"/>
    <w:rsid w:val="006C629A"/>
    <w:rsid w:val="006D183D"/>
    <w:rsid w:val="00717E23"/>
    <w:rsid w:val="0072219B"/>
    <w:rsid w:val="0079569C"/>
    <w:rsid w:val="007C211E"/>
    <w:rsid w:val="007D1992"/>
    <w:rsid w:val="00802CC9"/>
    <w:rsid w:val="00803FDB"/>
    <w:rsid w:val="008074A5"/>
    <w:rsid w:val="00846B4D"/>
    <w:rsid w:val="00857A2A"/>
    <w:rsid w:val="00895B1C"/>
    <w:rsid w:val="008C258B"/>
    <w:rsid w:val="008C6E7F"/>
    <w:rsid w:val="00923D80"/>
    <w:rsid w:val="009311B9"/>
    <w:rsid w:val="009437B1"/>
    <w:rsid w:val="009610F4"/>
    <w:rsid w:val="009A469A"/>
    <w:rsid w:val="009B0001"/>
    <w:rsid w:val="009D5371"/>
    <w:rsid w:val="009E1806"/>
    <w:rsid w:val="00A16F10"/>
    <w:rsid w:val="00A414CE"/>
    <w:rsid w:val="00A55966"/>
    <w:rsid w:val="00A567DF"/>
    <w:rsid w:val="00A66FA8"/>
    <w:rsid w:val="00A8171C"/>
    <w:rsid w:val="00A84D63"/>
    <w:rsid w:val="00A92C76"/>
    <w:rsid w:val="00AA1477"/>
    <w:rsid w:val="00AA1C9B"/>
    <w:rsid w:val="00AB4DF3"/>
    <w:rsid w:val="00AC2ECD"/>
    <w:rsid w:val="00AD1F77"/>
    <w:rsid w:val="00B05EF1"/>
    <w:rsid w:val="00B23F69"/>
    <w:rsid w:val="00B30628"/>
    <w:rsid w:val="00B404D1"/>
    <w:rsid w:val="00B52522"/>
    <w:rsid w:val="00B57C3A"/>
    <w:rsid w:val="00B80610"/>
    <w:rsid w:val="00B838C5"/>
    <w:rsid w:val="00B944F3"/>
    <w:rsid w:val="00B9678F"/>
    <w:rsid w:val="00BB4110"/>
    <w:rsid w:val="00BB49E2"/>
    <w:rsid w:val="00BE11FA"/>
    <w:rsid w:val="00BF1A61"/>
    <w:rsid w:val="00BF4E6F"/>
    <w:rsid w:val="00C27D6A"/>
    <w:rsid w:val="00C64A88"/>
    <w:rsid w:val="00C65D27"/>
    <w:rsid w:val="00C75C67"/>
    <w:rsid w:val="00C92773"/>
    <w:rsid w:val="00C94AD7"/>
    <w:rsid w:val="00CA7FA3"/>
    <w:rsid w:val="00CB74AC"/>
    <w:rsid w:val="00CE45FD"/>
    <w:rsid w:val="00D215F7"/>
    <w:rsid w:val="00D256C6"/>
    <w:rsid w:val="00D41DF3"/>
    <w:rsid w:val="00D865FC"/>
    <w:rsid w:val="00DA01D2"/>
    <w:rsid w:val="00DD3E17"/>
    <w:rsid w:val="00DD5A5A"/>
    <w:rsid w:val="00DE36C2"/>
    <w:rsid w:val="00DF6D46"/>
    <w:rsid w:val="00E01960"/>
    <w:rsid w:val="00E24CC3"/>
    <w:rsid w:val="00E26798"/>
    <w:rsid w:val="00E33DD5"/>
    <w:rsid w:val="00E34F93"/>
    <w:rsid w:val="00E429B6"/>
    <w:rsid w:val="00E459BC"/>
    <w:rsid w:val="00E46122"/>
    <w:rsid w:val="00E47731"/>
    <w:rsid w:val="00E521E5"/>
    <w:rsid w:val="00E639B8"/>
    <w:rsid w:val="00E81F46"/>
    <w:rsid w:val="00E9752E"/>
    <w:rsid w:val="00EA471C"/>
    <w:rsid w:val="00EE27B4"/>
    <w:rsid w:val="00F212F9"/>
    <w:rsid w:val="00F61DFC"/>
    <w:rsid w:val="00F64E63"/>
    <w:rsid w:val="00F712FB"/>
    <w:rsid w:val="00F732BA"/>
    <w:rsid w:val="00F94151"/>
    <w:rsid w:val="00FA3B99"/>
    <w:rsid w:val="00FA63F8"/>
    <w:rsid w:val="00FA70FE"/>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090E4"/>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 w:type="paragraph" w:styleId="CommentText">
    <w:name w:val="annotation text"/>
    <w:basedOn w:val="Normal"/>
    <w:link w:val="CommentTextChar"/>
    <w:uiPriority w:val="99"/>
    <w:semiHidden/>
    <w:unhideWhenUsed/>
    <w:rsid w:val="004C414C"/>
    <w:pPr>
      <w:spacing w:line="240" w:lineRule="auto"/>
    </w:pPr>
    <w:rPr>
      <w:sz w:val="20"/>
      <w:szCs w:val="20"/>
    </w:rPr>
  </w:style>
  <w:style w:type="character" w:customStyle="1" w:styleId="CommentTextChar">
    <w:name w:val="Comment Text Char"/>
    <w:basedOn w:val="DefaultParagraphFont"/>
    <w:link w:val="CommentText"/>
    <w:uiPriority w:val="99"/>
    <w:semiHidden/>
    <w:rsid w:val="004C414C"/>
    <w:rPr>
      <w:sz w:val="20"/>
      <w:szCs w:val="20"/>
    </w:rPr>
  </w:style>
  <w:style w:type="table" w:styleId="TableGrid">
    <w:name w:val="Table Grid"/>
    <w:basedOn w:val="TableNormal"/>
    <w:uiPriority w:val="39"/>
    <w:rsid w:val="007221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416374">
      <w:bodyDiv w:val="1"/>
      <w:marLeft w:val="0"/>
      <w:marRight w:val="0"/>
      <w:marTop w:val="0"/>
      <w:marBottom w:val="0"/>
      <w:divBdr>
        <w:top w:val="none" w:sz="0" w:space="0" w:color="auto"/>
        <w:left w:val="none" w:sz="0" w:space="0" w:color="auto"/>
        <w:bottom w:val="none" w:sz="0" w:space="0" w:color="auto"/>
        <w:right w:val="none" w:sz="0" w:space="0" w:color="auto"/>
      </w:divBdr>
    </w:div>
    <w:div w:id="808471820">
      <w:bodyDiv w:val="1"/>
      <w:marLeft w:val="0"/>
      <w:marRight w:val="0"/>
      <w:marTop w:val="0"/>
      <w:marBottom w:val="0"/>
      <w:divBdr>
        <w:top w:val="none" w:sz="0" w:space="0" w:color="auto"/>
        <w:left w:val="none" w:sz="0" w:space="0" w:color="auto"/>
        <w:bottom w:val="none" w:sz="0" w:space="0" w:color="auto"/>
        <w:right w:val="none" w:sz="0" w:space="0" w:color="auto"/>
      </w:divBdr>
    </w:div>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551109378">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 w:id="2122140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66CC63-616F-48F0-8A99-3D4AE8F9F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8</TotalTime>
  <Pages>29</Pages>
  <Words>13439</Words>
  <Characters>76605</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8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119</cp:revision>
  <dcterms:created xsi:type="dcterms:W3CDTF">2018-07-09T23:18:00Z</dcterms:created>
  <dcterms:modified xsi:type="dcterms:W3CDTF">2018-07-19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